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F07F03" w14:textId="45F1AA56" w:rsidR="00C94A72" w:rsidRPr="00C3073C" w:rsidRDefault="00E108C0" w:rsidP="00C94A72">
      <w:pPr>
        <w:rPr>
          <w:rFonts w:asciiTheme="majorHAnsi" w:hAnsiTheme="majorHAnsi"/>
          <w:b/>
          <w:sz w:val="22"/>
          <w:szCs w:val="18"/>
        </w:rPr>
      </w:pPr>
      <w:bookmarkStart w:id="0" w:name="_GoBack"/>
      <w:bookmarkEnd w:id="0"/>
      <w:r>
        <w:rPr>
          <w:rFonts w:asciiTheme="majorHAnsi" w:hAnsiTheme="majorHAnsi"/>
          <w:b/>
        </w:rPr>
        <w:t xml:space="preserve">Supplementary </w:t>
      </w:r>
      <w:r w:rsidR="00C94A72">
        <w:rPr>
          <w:rFonts w:asciiTheme="majorHAnsi" w:hAnsiTheme="majorHAnsi"/>
          <w:b/>
        </w:rPr>
        <w:t>Table 3</w:t>
      </w:r>
      <w:r w:rsidR="001233BD" w:rsidRPr="001233BD">
        <w:rPr>
          <w:rFonts w:asciiTheme="majorHAnsi" w:hAnsiTheme="majorHAnsi"/>
          <w:b/>
        </w:rPr>
        <w:t xml:space="preserve">: </w:t>
      </w:r>
      <w:r w:rsidR="00524B22">
        <w:rPr>
          <w:rFonts w:asciiTheme="majorHAnsi" w:hAnsiTheme="majorHAnsi"/>
          <w:b/>
        </w:rPr>
        <w:t>Intervention and delivery details for</w:t>
      </w:r>
      <w:r w:rsidR="00524B22" w:rsidRPr="001233BD">
        <w:rPr>
          <w:rFonts w:asciiTheme="majorHAnsi" w:hAnsiTheme="majorHAnsi"/>
          <w:b/>
        </w:rPr>
        <w:t xml:space="preserve"> </w:t>
      </w:r>
      <w:r w:rsidR="00C94A72">
        <w:rPr>
          <w:rFonts w:asciiTheme="majorHAnsi" w:hAnsiTheme="majorHAnsi"/>
          <w:b/>
        </w:rPr>
        <w:t xml:space="preserve">included studies classified as surveillance interventions using the OMAHA category </w:t>
      </w:r>
    </w:p>
    <w:p w14:paraId="1247A951" w14:textId="1832FBBF" w:rsidR="00514276" w:rsidRDefault="00514276">
      <w:pPr>
        <w:rPr>
          <w:rFonts w:asciiTheme="majorHAnsi" w:hAnsiTheme="majorHAnsi"/>
          <w:b/>
        </w:rPr>
      </w:pPr>
    </w:p>
    <w:p w14:paraId="623740B2" w14:textId="77777777" w:rsidR="001233BD" w:rsidRDefault="001233BD">
      <w:pPr>
        <w:rPr>
          <w:rFonts w:asciiTheme="majorHAnsi" w:hAnsiTheme="majorHAnsi"/>
          <w:b/>
        </w:rPr>
      </w:pPr>
    </w:p>
    <w:tbl>
      <w:tblPr>
        <w:tblW w:w="5350" w:type="pct"/>
        <w:tblInd w:w="-11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88"/>
        <w:gridCol w:w="1702"/>
        <w:gridCol w:w="1135"/>
        <w:gridCol w:w="1135"/>
        <w:gridCol w:w="1162"/>
        <w:gridCol w:w="1389"/>
        <w:gridCol w:w="1987"/>
        <w:gridCol w:w="992"/>
        <w:gridCol w:w="710"/>
        <w:gridCol w:w="849"/>
        <w:gridCol w:w="707"/>
        <w:gridCol w:w="713"/>
        <w:gridCol w:w="859"/>
        <w:gridCol w:w="840"/>
      </w:tblGrid>
      <w:tr w:rsidR="00871711" w:rsidRPr="00304658" w14:paraId="07DCB48B" w14:textId="2B011833" w:rsidTr="00871711">
        <w:trPr>
          <w:tblHeader/>
        </w:trPr>
        <w:tc>
          <w:tcPr>
            <w:tcW w:w="326" w:type="pct"/>
            <w:shd w:val="clear" w:color="auto" w:fill="auto"/>
            <w:hideMark/>
          </w:tcPr>
          <w:p w14:paraId="7CB9D64F" w14:textId="49962D50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Trial ID (Country)</w:t>
            </w:r>
          </w:p>
        </w:tc>
        <w:tc>
          <w:tcPr>
            <w:tcW w:w="561" w:type="pct"/>
          </w:tcPr>
          <w:p w14:paraId="0E7574D9" w14:textId="5C663F3A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Ai</w:t>
            </w: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m</w:t>
            </w:r>
          </w:p>
        </w:tc>
        <w:tc>
          <w:tcPr>
            <w:tcW w:w="374" w:type="pct"/>
            <w:shd w:val="clear" w:color="auto" w:fill="auto"/>
            <w:hideMark/>
          </w:tcPr>
          <w:p w14:paraId="20797202" w14:textId="77777777" w:rsidR="00871711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Study design</w:t>
            </w:r>
          </w:p>
          <w:p w14:paraId="005F9940" w14:textId="6E17767D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  <w:t>(Trial regist. details)</w:t>
            </w:r>
          </w:p>
        </w:tc>
        <w:tc>
          <w:tcPr>
            <w:tcW w:w="374" w:type="pct"/>
          </w:tcPr>
          <w:p w14:paraId="1529895B" w14:textId="77777777" w:rsidR="00871711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 xml:space="preserve">Participants </w:t>
            </w:r>
          </w:p>
          <w:p w14:paraId="58CBBD6D" w14:textId="758729EB" w:rsidR="00871711" w:rsidRPr="00846725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(</w:t>
            </w: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Cancer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 xml:space="preserve"> Type, </w:t>
            </w:r>
          </w:p>
          <w:p w14:paraId="01399B5B" w14:textId="1B2EE9D3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Trajectory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383" w:type="pct"/>
            <w:shd w:val="clear" w:color="auto" w:fill="auto"/>
            <w:hideMark/>
          </w:tcPr>
          <w:p w14:paraId="218AD310" w14:textId="4DFBAD22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Comparison group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(</w:t>
            </w: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s</w:t>
            </w: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458" w:type="pct"/>
          </w:tcPr>
          <w:p w14:paraId="55503E05" w14:textId="1A70D08F" w:rsidR="00871711" w:rsidRPr="00846725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Name of intervention</w:t>
            </w:r>
          </w:p>
        </w:tc>
        <w:tc>
          <w:tcPr>
            <w:tcW w:w="655" w:type="pct"/>
            <w:shd w:val="clear" w:color="auto" w:fill="auto"/>
            <w:hideMark/>
          </w:tcPr>
          <w:p w14:paraId="65CFDDCF" w14:textId="5C76D182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WHAT (procedures)</w:t>
            </w:r>
          </w:p>
        </w:tc>
        <w:tc>
          <w:tcPr>
            <w:tcW w:w="327" w:type="pct"/>
            <w:shd w:val="clear" w:color="auto" w:fill="auto"/>
          </w:tcPr>
          <w:p w14:paraId="239CFD98" w14:textId="77777777" w:rsidR="00871711" w:rsidRDefault="00871711" w:rsidP="00336431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Interventionist using </w:t>
            </w:r>
          </w:p>
          <w:p w14:paraId="58B98616" w14:textId="77777777" w:rsidR="00871711" w:rsidRDefault="00871711" w:rsidP="00336431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  <w:t>CANO definition</w:t>
            </w:r>
          </w:p>
          <w:p w14:paraId="6059D9F9" w14:textId="77777777" w:rsidR="00871711" w:rsidRDefault="00871711" w:rsidP="00336431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</w:p>
          <w:p w14:paraId="1F9D737C" w14:textId="720C1971" w:rsidR="00871711" w:rsidRPr="00304658" w:rsidRDefault="00871711" w:rsidP="00336431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  <w:t>(Nurse-led or Nurse-facilitated)</w:t>
            </w:r>
          </w:p>
        </w:tc>
        <w:tc>
          <w:tcPr>
            <w:tcW w:w="234" w:type="pct"/>
            <w:shd w:val="clear" w:color="auto" w:fill="auto"/>
            <w:hideMark/>
          </w:tcPr>
          <w:p w14:paraId="487E21E6" w14:textId="65058E7D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HOW</w:t>
            </w:r>
          </w:p>
        </w:tc>
        <w:tc>
          <w:tcPr>
            <w:tcW w:w="280" w:type="pct"/>
            <w:shd w:val="clear" w:color="auto" w:fill="auto"/>
            <w:hideMark/>
          </w:tcPr>
          <w:p w14:paraId="29E73D03" w14:textId="06DC7A04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WHERE</w:t>
            </w:r>
          </w:p>
        </w:tc>
        <w:tc>
          <w:tcPr>
            <w:tcW w:w="468" w:type="pct"/>
            <w:gridSpan w:val="2"/>
          </w:tcPr>
          <w:p w14:paraId="271C685E" w14:textId="1C906080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WHEN</w:t>
            </w:r>
          </w:p>
        </w:tc>
        <w:tc>
          <w:tcPr>
            <w:tcW w:w="560" w:type="pct"/>
            <w:gridSpan w:val="2"/>
          </w:tcPr>
          <w:p w14:paraId="640A274E" w14:textId="5F202B89" w:rsidR="00871711" w:rsidRPr="00304658" w:rsidRDefault="00871711" w:rsidP="00D54C62">
            <w:pPr>
              <w:jc w:val="center"/>
              <w:rPr>
                <w:rFonts w:asciiTheme="majorHAnsi" w:eastAsia="Times New Roman" w:hAnsiTheme="majorHAns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846725">
              <w:rPr>
                <w:rFonts w:asciiTheme="majorHAnsi" w:eastAsia="Times New Roman" w:hAnsiTheme="majorHAnsi" w:cs="Times New Roman"/>
                <w:b/>
                <w:color w:val="000000"/>
                <w:sz w:val="16"/>
                <w:szCs w:val="16"/>
                <w:lang w:val="en-GB"/>
              </w:rPr>
              <w:t>HOW MUCH</w:t>
            </w:r>
          </w:p>
        </w:tc>
      </w:tr>
      <w:tr w:rsidR="00871711" w:rsidRPr="00304658" w14:paraId="4CF7D56E" w14:textId="77777777" w:rsidTr="00871711">
        <w:trPr>
          <w:trHeight w:val="237"/>
        </w:trPr>
        <w:tc>
          <w:tcPr>
            <w:tcW w:w="326" w:type="pct"/>
            <w:shd w:val="clear" w:color="auto" w:fill="auto"/>
            <w:vAlign w:val="center"/>
          </w:tcPr>
          <w:p w14:paraId="6C474532" w14:textId="77777777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61" w:type="pct"/>
          </w:tcPr>
          <w:p w14:paraId="05368987" w14:textId="77777777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74" w:type="pct"/>
            <w:shd w:val="clear" w:color="auto" w:fill="auto"/>
            <w:vAlign w:val="center"/>
          </w:tcPr>
          <w:p w14:paraId="1846A4FC" w14:textId="77777777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74" w:type="pct"/>
          </w:tcPr>
          <w:p w14:paraId="69342013" w14:textId="77777777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83" w:type="pct"/>
            <w:shd w:val="clear" w:color="auto" w:fill="auto"/>
            <w:vAlign w:val="center"/>
          </w:tcPr>
          <w:p w14:paraId="0FBF7284" w14:textId="77777777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58" w:type="pct"/>
          </w:tcPr>
          <w:p w14:paraId="6F73A320" w14:textId="77777777" w:rsidR="00871711" w:rsidRPr="00304658" w:rsidRDefault="00871711" w:rsidP="00C70941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655" w:type="pct"/>
            <w:shd w:val="clear" w:color="auto" w:fill="auto"/>
            <w:vAlign w:val="center"/>
          </w:tcPr>
          <w:p w14:paraId="3E98DDDD" w14:textId="02681ED6" w:rsidR="00871711" w:rsidRPr="00304658" w:rsidRDefault="00871711" w:rsidP="00C70941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327" w:type="pct"/>
          </w:tcPr>
          <w:p w14:paraId="2E8D1F49" w14:textId="77777777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34" w:type="pct"/>
            <w:shd w:val="clear" w:color="auto" w:fill="auto"/>
            <w:vAlign w:val="center"/>
          </w:tcPr>
          <w:p w14:paraId="76F60244" w14:textId="77777777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80" w:type="pct"/>
            <w:shd w:val="clear" w:color="auto" w:fill="auto"/>
            <w:vAlign w:val="center"/>
          </w:tcPr>
          <w:p w14:paraId="56C1E73C" w14:textId="77777777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233" w:type="pct"/>
            <w:vAlign w:val="center"/>
          </w:tcPr>
          <w:p w14:paraId="14C74809" w14:textId="335C667F" w:rsidR="00871711" w:rsidRPr="00304658" w:rsidRDefault="00871711" w:rsidP="00D54C62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A212FD"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>Freq</w:t>
            </w:r>
            <w:r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>uency</w:t>
            </w:r>
          </w:p>
        </w:tc>
        <w:tc>
          <w:tcPr>
            <w:tcW w:w="235" w:type="pct"/>
            <w:shd w:val="clear" w:color="auto" w:fill="auto"/>
            <w:vAlign w:val="center"/>
          </w:tcPr>
          <w:p w14:paraId="67D0BE70" w14:textId="527AC45C" w:rsidR="00871711" w:rsidRPr="00304658" w:rsidRDefault="00871711" w:rsidP="001233BD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>Time/session</w:t>
            </w:r>
          </w:p>
        </w:tc>
        <w:tc>
          <w:tcPr>
            <w:tcW w:w="283" w:type="pct"/>
            <w:vAlign w:val="center"/>
          </w:tcPr>
          <w:p w14:paraId="4E26C021" w14:textId="08B1FB27" w:rsidR="00871711" w:rsidRPr="00304658" w:rsidRDefault="00871711" w:rsidP="002911C1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 xml:space="preserve">Intervention </w:t>
            </w:r>
            <w:r w:rsidRPr="00A212FD"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>duration</w:t>
            </w:r>
          </w:p>
        </w:tc>
        <w:tc>
          <w:tcPr>
            <w:tcW w:w="277" w:type="pct"/>
            <w:vAlign w:val="center"/>
          </w:tcPr>
          <w:p w14:paraId="3FA58BFA" w14:textId="3303C16C" w:rsidR="00871711" w:rsidRPr="00304658" w:rsidRDefault="00871711" w:rsidP="002911C1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A212FD">
              <w:rPr>
                <w:rFonts w:asciiTheme="majorHAnsi" w:eastAsia="Times New Roman" w:hAnsiTheme="majorHAnsi" w:cs="Times New Roman"/>
                <w:b/>
                <w:i/>
                <w:color w:val="000000"/>
                <w:sz w:val="16"/>
                <w:szCs w:val="16"/>
                <w:lang w:val="en-GB"/>
              </w:rPr>
              <w:t>Total dose</w:t>
            </w:r>
          </w:p>
        </w:tc>
      </w:tr>
      <w:tr w:rsidR="00871711" w:rsidRPr="00304658" w14:paraId="1B2CED09" w14:textId="7492BFD0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3906FC88" w14:textId="6F68E124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Allard 2006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BbGxhcmQ8L0F1dGhvcj48WWVhcj4yMDA2PC9ZZWFyPjxS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BbGxhcmQ8L0F1dGhvcj48WWVhcj4yMDA2PC9ZZWFyPjxS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Allard, 2006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Canada)</w:t>
            </w:r>
          </w:p>
        </w:tc>
        <w:tc>
          <w:tcPr>
            <w:tcW w:w="561" w:type="pct"/>
          </w:tcPr>
          <w:p w14:paraId="4F756011" w14:textId="49E6F5DD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 evaluate whether a psychoeducational nursing intervention can improve pain management in women undergoing day surgery</w:t>
            </w:r>
          </w:p>
        </w:tc>
        <w:tc>
          <w:tcPr>
            <w:tcW w:w="374" w:type="pct"/>
            <w:shd w:val="clear" w:color="auto" w:fill="auto"/>
            <w:hideMark/>
          </w:tcPr>
          <w:p w14:paraId="5C12C48C" w14:textId="2395637C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6F661CA0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17 adults</w:t>
            </w:r>
          </w:p>
          <w:p w14:paraId="7C6E697A" w14:textId="570C4946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Breast, TX)</w:t>
            </w:r>
          </w:p>
        </w:tc>
        <w:tc>
          <w:tcPr>
            <w:tcW w:w="383" w:type="pct"/>
            <w:shd w:val="clear" w:color="auto" w:fill="auto"/>
            <w:hideMark/>
          </w:tcPr>
          <w:p w14:paraId="5A9508D9" w14:textId="74D9044A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0E21BEBB" w14:textId="3936C30D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ttentional focus symptom management</w:t>
            </w:r>
          </w:p>
        </w:tc>
        <w:tc>
          <w:tcPr>
            <w:tcW w:w="655" w:type="pct"/>
            <w:shd w:val="clear" w:color="auto" w:fill="auto"/>
            <w:hideMark/>
          </w:tcPr>
          <w:p w14:paraId="228145B3" w14:textId="4245E2FC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ymptom assessment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 and management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,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strategies</w:t>
            </w:r>
          </w:p>
        </w:tc>
        <w:tc>
          <w:tcPr>
            <w:tcW w:w="327" w:type="pct"/>
          </w:tcPr>
          <w:p w14:paraId="6E247AD1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  <w:p w14:paraId="08888BA1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7BFB8813" w14:textId="796161F2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26CDEA53" w14:textId="4362D50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,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</w:t>
            </w:r>
          </w:p>
        </w:tc>
        <w:tc>
          <w:tcPr>
            <w:tcW w:w="280" w:type="pct"/>
            <w:shd w:val="clear" w:color="auto" w:fill="auto"/>
            <w:hideMark/>
          </w:tcPr>
          <w:p w14:paraId="44A34553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Home </w:t>
            </w:r>
          </w:p>
        </w:tc>
        <w:tc>
          <w:tcPr>
            <w:tcW w:w="233" w:type="pct"/>
          </w:tcPr>
          <w:p w14:paraId="2DD952FE" w14:textId="1995A56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235" w:type="pct"/>
            <w:shd w:val="clear" w:color="auto" w:fill="auto"/>
            <w:hideMark/>
          </w:tcPr>
          <w:p w14:paraId="46A74C75" w14:textId="208FABD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hone call/week (30 mins) </w:t>
            </w:r>
          </w:p>
        </w:tc>
        <w:tc>
          <w:tcPr>
            <w:tcW w:w="283" w:type="pct"/>
          </w:tcPr>
          <w:p w14:paraId="0ADBB740" w14:textId="4B39A7C3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weeks</w:t>
            </w:r>
          </w:p>
        </w:tc>
        <w:tc>
          <w:tcPr>
            <w:tcW w:w="277" w:type="pct"/>
          </w:tcPr>
          <w:p w14:paraId="300EC8AF" w14:textId="0D8BFE1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6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mins 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(Range 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2-112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mins) </w:t>
            </w:r>
          </w:p>
          <w:p w14:paraId="3CD57EA8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871711" w:rsidRPr="00304658" w14:paraId="3041B9A0" w14:textId="6568C2AE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258E4584" w14:textId="76CE14A8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Beaver 2009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CZWF2ZXI8L0F1dGhvcj48WWVhcj4yMDA5PC9ZZWFyPjxS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CZWF2ZXI8L0F1dGhvcj48WWVhcj4yMDA5PC9ZZWFyPjxS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Beaver et al., 2009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UK)</w:t>
            </w:r>
          </w:p>
        </w:tc>
        <w:tc>
          <w:tcPr>
            <w:tcW w:w="561" w:type="pct"/>
          </w:tcPr>
          <w:p w14:paraId="6486F0FA" w14:textId="7CECEFCC" w:rsidR="00871711" w:rsidRPr="00BC0F0D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e telephone follow-up with traditional hospital follow-up in women with breast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5E0DAB39" w14:textId="7E1DEC3C" w:rsidR="00871711" w:rsidRPr="00BC0F0D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27C98AE0" w14:textId="46E1948A" w:rsidR="00871711" w:rsidRPr="00BC0F0D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74 adults (Breast, Surv)</w:t>
            </w:r>
          </w:p>
        </w:tc>
        <w:tc>
          <w:tcPr>
            <w:tcW w:w="383" w:type="pct"/>
            <w:shd w:val="clear" w:color="auto" w:fill="auto"/>
            <w:hideMark/>
          </w:tcPr>
          <w:p w14:paraId="15DDFB2A" w14:textId="6B1827EE" w:rsidR="00871711" w:rsidRPr="00BC0F0D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follow-up</w:t>
            </w:r>
          </w:p>
        </w:tc>
        <w:tc>
          <w:tcPr>
            <w:tcW w:w="458" w:type="pct"/>
          </w:tcPr>
          <w:p w14:paraId="4B8329E4" w14:textId="3A7AFF05" w:rsidR="00871711" w:rsidRPr="00BC0F0D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elephone follow-u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</w:t>
            </w:r>
          </w:p>
        </w:tc>
        <w:tc>
          <w:tcPr>
            <w:tcW w:w="655" w:type="pct"/>
            <w:shd w:val="clear" w:color="auto" w:fill="auto"/>
            <w:hideMark/>
          </w:tcPr>
          <w:p w14:paraId="7FF92989" w14:textId="3F9ED5F7" w:rsidR="00871711" w:rsidRPr="00BC0F0D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tructured telephone intervention based on information needs of women </w:t>
            </w:r>
          </w:p>
        </w:tc>
        <w:tc>
          <w:tcPr>
            <w:tcW w:w="327" w:type="pct"/>
          </w:tcPr>
          <w:p w14:paraId="27F7858A" w14:textId="77777777" w:rsidR="00871711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5DCAC617" w14:textId="77777777" w:rsidR="00871711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4E4A766B" w14:textId="471E3AB8" w:rsidR="00871711" w:rsidRPr="00304658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4B0E34A8" w14:textId="3498DD22" w:rsidR="00871711" w:rsidRPr="00304658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1-to-1,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</w:t>
            </w:r>
          </w:p>
        </w:tc>
        <w:tc>
          <w:tcPr>
            <w:tcW w:w="280" w:type="pct"/>
            <w:shd w:val="clear" w:color="auto" w:fill="auto"/>
            <w:hideMark/>
          </w:tcPr>
          <w:p w14:paraId="7B070072" w14:textId="77777777" w:rsidR="00871711" w:rsidRPr="00304658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 and hospital</w:t>
            </w:r>
          </w:p>
        </w:tc>
        <w:tc>
          <w:tcPr>
            <w:tcW w:w="233" w:type="pct"/>
          </w:tcPr>
          <w:p w14:paraId="26447E94" w14:textId="53BCD1E5" w:rsidR="00871711" w:rsidRPr="00304658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session</w:t>
            </w:r>
          </w:p>
        </w:tc>
        <w:tc>
          <w:tcPr>
            <w:tcW w:w="235" w:type="pct"/>
            <w:shd w:val="clear" w:color="auto" w:fill="auto"/>
            <w:hideMark/>
          </w:tcPr>
          <w:p w14:paraId="56A91970" w14:textId="0EFD69A5" w:rsidR="00871711" w:rsidRPr="00304658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0 mins</w:t>
            </w:r>
          </w:p>
        </w:tc>
        <w:tc>
          <w:tcPr>
            <w:tcW w:w="283" w:type="pct"/>
          </w:tcPr>
          <w:p w14:paraId="06822641" w14:textId="2ACA8C33" w:rsidR="00871711" w:rsidRPr="00304658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 week</w:t>
            </w:r>
          </w:p>
        </w:tc>
        <w:tc>
          <w:tcPr>
            <w:tcW w:w="277" w:type="pct"/>
          </w:tcPr>
          <w:p w14:paraId="7F016A45" w14:textId="2B16B37E" w:rsidR="00871711" w:rsidRPr="00304658" w:rsidRDefault="00871711" w:rsidP="00805283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0 mins</w:t>
            </w:r>
          </w:p>
        </w:tc>
      </w:tr>
      <w:tr w:rsidR="00871711" w:rsidRPr="00304658" w14:paraId="55CE25D8" w14:textId="7456C9D5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647B0417" w14:textId="3CB6612E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Beaver 2012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CZWF2ZXI8L0F1dGhvcj48WWVhcj4yMDEyPC9ZZWFyPjxS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CZWF2ZXI8L0F1dGhvcj48WWVhcj4yMDEyPC9ZZWFyPjxS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Beaver et al., 2012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K)</w:t>
            </w:r>
          </w:p>
        </w:tc>
        <w:tc>
          <w:tcPr>
            <w:tcW w:w="561" w:type="pct"/>
          </w:tcPr>
          <w:p w14:paraId="12B47675" w14:textId="62E76DA9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e telephone follow-up with traditional hospital follow-up in people with colorectal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5E58E5CF" w14:textId="0E5082E5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59C5CD40" w14:textId="2A5455A4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5 adults (Colorectal/anus, Surv)</w:t>
            </w:r>
          </w:p>
        </w:tc>
        <w:tc>
          <w:tcPr>
            <w:tcW w:w="383" w:type="pct"/>
            <w:shd w:val="clear" w:color="auto" w:fill="auto"/>
            <w:hideMark/>
          </w:tcPr>
          <w:p w14:paraId="2AC3A8C1" w14:textId="25E098D6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 follow-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p</w:t>
            </w:r>
          </w:p>
        </w:tc>
        <w:tc>
          <w:tcPr>
            <w:tcW w:w="458" w:type="pct"/>
          </w:tcPr>
          <w:p w14:paraId="2A164DAF" w14:textId="2FAFD933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 follow-up</w:t>
            </w:r>
          </w:p>
        </w:tc>
        <w:tc>
          <w:tcPr>
            <w:tcW w:w="655" w:type="pct"/>
            <w:shd w:val="clear" w:color="auto" w:fill="auto"/>
            <w:hideMark/>
          </w:tcPr>
          <w:p w14:paraId="2F2DCE54" w14:textId="01EADC69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Telephone consultations focused primarily on provision of information using a structured intervention to establish patient information needs </w:t>
            </w:r>
          </w:p>
        </w:tc>
        <w:tc>
          <w:tcPr>
            <w:tcW w:w="327" w:type="pct"/>
          </w:tcPr>
          <w:p w14:paraId="21DC61A4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1E9A9836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83FE961" w14:textId="1D13D67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4B927261" w14:textId="19ADB68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Telephone</w:t>
            </w:r>
          </w:p>
        </w:tc>
        <w:tc>
          <w:tcPr>
            <w:tcW w:w="280" w:type="pct"/>
            <w:shd w:val="clear" w:color="auto" w:fill="auto"/>
            <w:hideMark/>
          </w:tcPr>
          <w:p w14:paraId="4C3AD3BF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 and hospital</w:t>
            </w:r>
          </w:p>
        </w:tc>
        <w:tc>
          <w:tcPr>
            <w:tcW w:w="233" w:type="pct"/>
          </w:tcPr>
          <w:p w14:paraId="43E63C55" w14:textId="7021542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8 sessions delivered (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 twice a year + 3 once a year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235" w:type="pct"/>
            <w:shd w:val="clear" w:color="auto" w:fill="auto"/>
            <w:hideMark/>
          </w:tcPr>
          <w:p w14:paraId="07DA1E6E" w14:textId="0E0C061A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0 mins/session</w:t>
            </w:r>
          </w:p>
        </w:tc>
        <w:tc>
          <w:tcPr>
            <w:tcW w:w="283" w:type="pct"/>
          </w:tcPr>
          <w:p w14:paraId="550FB1F2" w14:textId="06D0FE40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 years</w:t>
            </w:r>
          </w:p>
        </w:tc>
        <w:tc>
          <w:tcPr>
            <w:tcW w:w="277" w:type="pct"/>
          </w:tcPr>
          <w:p w14:paraId="4089D874" w14:textId="22F2CDB3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40 mins</w:t>
            </w:r>
          </w:p>
        </w:tc>
      </w:tr>
      <w:tr w:rsidR="00871711" w:rsidRPr="00E3520B" w14:paraId="0F9C4177" w14:textId="0341BF86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608EBF09" w14:textId="64B24667" w:rsidR="00871711" w:rsidRPr="00E3520B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Chen 2014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Chen&lt;/Author&gt;&lt;Year&gt;2016&lt;/Year&gt;&lt;RecNum&gt;27898&lt;/RecNum&gt;&lt;DisplayText&gt;(Chen et al., 2016)&lt;/DisplayText&gt;&lt;record&gt;&lt;rec-number&gt;27898&lt;/rec-number&gt;&lt;foreign-keys&gt;&lt;key app="EN" db-id="wtp9xadpcwzwzqet95bvw2rlzar5z9rwr2zw" timestamp="1499800750"&gt;27898&lt;/key&gt;&lt;/foreign-keys&gt;&lt;ref-type name="Journal Article"&gt;17&lt;/ref-type&gt;&lt;contributors&gt;&lt;authors&gt;&lt;author&gt;Chen, Y. J.&lt;/author&gt;&lt;author&gt;Narsavage, G. L.&lt;/author&gt;&lt;author&gt;Frick, K. D.&lt;/author&gt;&lt;author&gt;Petitte, T. M.&lt;/author&gt;&lt;/authors&gt;&lt;/contributors&gt;&lt;auth-address&gt;Kent State University, Kent, OH, USA.&amp;#xD;Robert C. Byrd Health Sciences Center, West Virginia University, Morgantown, USA.&amp;#xD;Carey Business School, Baltimore, USA.&amp;#xD;West Virginia University, Morgantown, USA.&lt;/auth-address&gt;&lt;titles&gt;&lt;title&gt;Home-Telemonitoring Lung Cancer Intervention in Appalachia: A Pilot Study&lt;/title&gt;&lt;secondary-title&gt;Int J Chronic Dis Ther&lt;/secondary-title&gt;&lt;/titles&gt;&lt;periodical&gt;&lt;full-title&gt;Int J Chronic Dis Ther&lt;/full-title&gt;&lt;/periodical&gt;&lt;pages&gt;21-30&lt;/pages&gt;&lt;volume&gt;2&lt;/volume&gt;&lt;number&gt;2&lt;/number&gt;&lt;keywords&gt;&lt;keyword&gt;Appalachia&lt;/keyword&gt;&lt;keyword&gt;Home-Telemonitoring&lt;/keyword&gt;&lt;keyword&gt;Lung Cancer&lt;/keyword&gt;&lt;keyword&gt;Randomized Clinical Trial&lt;/keyword&gt;&lt;keyword&gt;Self-Management&lt;/keyword&gt;&lt;/keywords&gt;&lt;dates&gt;&lt;year&gt;2016&lt;/year&gt;&lt;/dates&gt;&lt;accession-num&gt;28184382&lt;/accession-num&gt;&lt;urls&gt;&lt;related-urls&gt;&lt;url&gt;https://www.ncbi.nlm.nih.gov/pubmed/28184382&lt;/url&gt;&lt;/related-urls&gt;&lt;/urls&gt;&lt;custom2&gt;PMC5295647&lt;/custom2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Chen et al., 2016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SA)</w:t>
            </w:r>
          </w:p>
        </w:tc>
        <w:tc>
          <w:tcPr>
            <w:tcW w:w="561" w:type="pct"/>
          </w:tcPr>
          <w:p w14:paraId="65E12DD0" w14:textId="07B2F3D3" w:rsidR="00871711" w:rsidRPr="00E3520B" w:rsidRDefault="00871711" w:rsidP="00C0593C">
            <w:pPr>
              <w:pStyle w:val="Default"/>
              <w:rPr>
                <w:rFonts w:asciiTheme="majorHAnsi" w:eastAsia="Times New Roman" w:hAnsiTheme="majorHAnsi"/>
                <w:sz w:val="16"/>
                <w:szCs w:val="16"/>
                <w:lang w:val="en-GB"/>
              </w:rPr>
            </w:pPr>
            <w:r w:rsidRPr="00E3520B">
              <w:rPr>
                <w:rFonts w:asciiTheme="majorHAnsi" w:hAnsiTheme="majorHAnsi"/>
                <w:sz w:val="16"/>
                <w:szCs w:val="16"/>
              </w:rPr>
              <w:t>Effectiveness of home-telemonitoring surveillance with nurse coaching for self-management to improve lung cancer outcomes</w:t>
            </w:r>
          </w:p>
        </w:tc>
        <w:tc>
          <w:tcPr>
            <w:tcW w:w="374" w:type="pct"/>
            <w:shd w:val="clear" w:color="auto" w:fill="auto"/>
            <w:hideMark/>
          </w:tcPr>
          <w:p w14:paraId="5F43A7DD" w14:textId="346F0878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arallel RCT (NCT01670539)</w:t>
            </w:r>
          </w:p>
        </w:tc>
        <w:tc>
          <w:tcPr>
            <w:tcW w:w="374" w:type="pct"/>
          </w:tcPr>
          <w:p w14:paraId="40E32C2A" w14:textId="6196800F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7 adults (Lung, TX)</w:t>
            </w:r>
          </w:p>
        </w:tc>
        <w:tc>
          <w:tcPr>
            <w:tcW w:w="383" w:type="pct"/>
            <w:shd w:val="clear" w:color="auto" w:fill="auto"/>
            <w:hideMark/>
          </w:tcPr>
          <w:p w14:paraId="2C4E8203" w14:textId="597171FF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3A7F070E" w14:textId="63AC0610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-telemonitoring surveillance with nurse coaching</w:t>
            </w:r>
          </w:p>
        </w:tc>
        <w:tc>
          <w:tcPr>
            <w:tcW w:w="655" w:type="pct"/>
            <w:shd w:val="clear" w:color="auto" w:fill="auto"/>
            <w:hideMark/>
          </w:tcPr>
          <w:p w14:paraId="5ADE6DC0" w14:textId="34AF0C7E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Wireless, in-home telemonitoring system and patient-centered phone coaching by nurses </w:t>
            </w:r>
          </w:p>
        </w:tc>
        <w:tc>
          <w:tcPr>
            <w:tcW w:w="327" w:type="pct"/>
          </w:tcPr>
          <w:p w14:paraId="1D17066C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175E0E64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2979394" w14:textId="0E5ACBCD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7FF08A1E" w14:textId="38C5348F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e-health, T</w:t>
            </w: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lephone</w:t>
            </w:r>
          </w:p>
        </w:tc>
        <w:tc>
          <w:tcPr>
            <w:tcW w:w="280" w:type="pct"/>
            <w:shd w:val="clear" w:color="auto" w:fill="auto"/>
            <w:hideMark/>
          </w:tcPr>
          <w:p w14:paraId="49EF8D05" w14:textId="77777777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3520B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</w:t>
            </w:r>
          </w:p>
        </w:tc>
        <w:tc>
          <w:tcPr>
            <w:tcW w:w="233" w:type="pct"/>
          </w:tcPr>
          <w:p w14:paraId="4D9540D8" w14:textId="1BD60FA6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Daily monitoring protocol</w:t>
            </w:r>
          </w:p>
        </w:tc>
        <w:tc>
          <w:tcPr>
            <w:tcW w:w="235" w:type="pct"/>
            <w:shd w:val="clear" w:color="auto" w:fill="auto"/>
            <w:hideMark/>
          </w:tcPr>
          <w:p w14:paraId="0601D6DB" w14:textId="4317B05F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</w:tcPr>
          <w:p w14:paraId="370E801A" w14:textId="7ED60D64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weeks</w:t>
            </w:r>
          </w:p>
        </w:tc>
        <w:tc>
          <w:tcPr>
            <w:tcW w:w="277" w:type="pct"/>
          </w:tcPr>
          <w:p w14:paraId="0C5D21F1" w14:textId="7E231F21" w:rsidR="00871711" w:rsidRPr="00E3520B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871711" w:rsidRPr="00304658" w14:paraId="439D0498" w14:textId="6BEBDF1C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788824A7" w14:textId="5FE913D4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De Leeuw 2013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kZSBMZWV1dzwvQXV0aG9yPjxZZWFyPjIwMTM8L1llYXI+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kZSBMZWV1dzwvQXV0aG9yPjxZZWFyPjIwMTM8L1llYXI+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de Leeuw et al., 2013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etherlands)</w:t>
            </w:r>
          </w:p>
        </w:tc>
        <w:tc>
          <w:tcPr>
            <w:tcW w:w="561" w:type="pct"/>
          </w:tcPr>
          <w:p w14:paraId="535BB5E3" w14:textId="4211DA0D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e nurse-led follow-up with conventional follow for head and neck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19F3243D" w14:textId="09B8EAF1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2 groups,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qRCT (NCT01167179)</w:t>
            </w:r>
          </w:p>
        </w:tc>
        <w:tc>
          <w:tcPr>
            <w:tcW w:w="374" w:type="pct"/>
          </w:tcPr>
          <w:p w14:paraId="43826E9A" w14:textId="1543B57F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60 adults (Head and Neck, Surv)</w:t>
            </w:r>
          </w:p>
        </w:tc>
        <w:tc>
          <w:tcPr>
            <w:tcW w:w="383" w:type="pct"/>
            <w:shd w:val="clear" w:color="auto" w:fill="auto"/>
            <w:hideMark/>
          </w:tcPr>
          <w:p w14:paraId="0F8620F6" w14:textId="4BC599E2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1466964F" w14:textId="02C146CB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d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follow-u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</w:t>
            </w:r>
          </w:p>
        </w:tc>
        <w:tc>
          <w:tcPr>
            <w:tcW w:w="655" w:type="pct"/>
            <w:shd w:val="clear" w:color="auto" w:fill="auto"/>
            <w:hideMark/>
          </w:tcPr>
          <w:p w14:paraId="27AB24B5" w14:textId="363E704A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eeds assessment, advice and support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and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imple medical checks </w:t>
            </w:r>
          </w:p>
        </w:tc>
        <w:tc>
          <w:tcPr>
            <w:tcW w:w="327" w:type="pct"/>
          </w:tcPr>
          <w:p w14:paraId="4C493729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2FD608DF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781D7A38" w14:textId="411F18D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266B2F0C" w14:textId="7ABC84C9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280" w:type="pct"/>
            <w:shd w:val="clear" w:color="auto" w:fill="auto"/>
            <w:hideMark/>
          </w:tcPr>
          <w:p w14:paraId="78F8AD22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233" w:type="pct"/>
          </w:tcPr>
          <w:p w14:paraId="0AD2458C" w14:textId="49A61530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 sessions</w:t>
            </w:r>
          </w:p>
        </w:tc>
        <w:tc>
          <w:tcPr>
            <w:tcW w:w="235" w:type="pct"/>
            <w:shd w:val="clear" w:color="auto" w:fill="auto"/>
            <w:hideMark/>
          </w:tcPr>
          <w:p w14:paraId="7716E005" w14:textId="2EFA146A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0 mins/session</w:t>
            </w:r>
          </w:p>
        </w:tc>
        <w:tc>
          <w:tcPr>
            <w:tcW w:w="283" w:type="pct"/>
          </w:tcPr>
          <w:p w14:paraId="5983DB0C" w14:textId="4524C72E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2 months</w:t>
            </w:r>
          </w:p>
        </w:tc>
        <w:tc>
          <w:tcPr>
            <w:tcW w:w="277" w:type="pct"/>
          </w:tcPr>
          <w:p w14:paraId="52DB2DB9" w14:textId="22FCE6D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80 mins</w:t>
            </w:r>
          </w:p>
        </w:tc>
      </w:tr>
      <w:tr w:rsidR="00871711" w:rsidRPr="00304658" w14:paraId="4A967B61" w14:textId="3D75E6CD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79C620E5" w14:textId="7F3D6BD8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Faithfull 2001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Faithfull&lt;/Author&gt;&lt;Year&gt;2001&lt;/Year&gt;&lt;RecNum&gt;27430&lt;/RecNum&gt;&lt;DisplayText&gt;(Faithfull et al., 2001)&lt;/DisplayText&gt;&lt;record&gt;&lt;rec-number&gt;27430&lt;/rec-number&gt;&lt;foreign-keys&gt;&lt;key app="EN" db-id="wtp9xadpcwzwzqet95bvw2rlzar5z9rwr2zw" timestamp="1468002878"&gt;27430&lt;/key&gt;&lt;key app="ENWeb" db-id=""&gt;0&lt;/key&gt;&lt;/foreign-keys&gt;&lt;ref-type name="Journal Article"&gt;17&lt;/ref-type&gt;&lt;contributors&gt;&lt;authors&gt;&lt;author&gt;Faithfull, S.&lt;/author&gt;&lt;author&gt;Corner, J.&lt;/author&gt;&lt;author&gt;Meyer, L.&lt;/author&gt;&lt;author&gt;Huddart, R.&lt;/author&gt;&lt;author&gt;Dearnaley, D.&lt;/author&gt;&lt;/authors&gt;&lt;/contributors&gt;&lt;titles&gt;&lt;title&gt;Evaluation of nurse-led follow up for patients undergoing pelvic radiotherapy&lt;/title&gt;&lt;secondary-title&gt;British journal of cancer&lt;/secondary-title&gt;&lt;/titles&gt;&lt;periodical&gt;&lt;full-title&gt;British journal of cancer&lt;/full-title&gt;&lt;/periodical&gt;&lt;pages&gt;1853-64&lt;/pages&gt;&lt;volume&gt;85&lt;/volume&gt;&lt;number&gt;12&lt;/number&gt;&lt;dates&gt;&lt;year&gt;2001&lt;/year&gt;&lt;pub-dates&gt;&lt;date&gt;2001/12/14&lt;/date&gt;&lt;/pub-dates&gt;&lt;/dates&gt;&lt;isbn&gt;0007-0920&lt;/isbn&gt;&lt;urls&gt;&lt;related-urls&gt;&lt;url&gt;http://www.epistemonikos.org/documents/090d16c1cfa01f11da219c19500da761ea1a8dc3&lt;/url&gt;&lt;/related-urls&gt;&lt;/urls&gt;&lt;electronic-resource-num&gt;10.1054/bjoc.2001.2173&lt;/electronic-resource-num&gt;&lt;remote-database-name&gt;EPISTEMONIKOS&lt;/remote-database-name&gt;&lt;language&gt;English&lt;/language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Faithfull et al., 2001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K)</w:t>
            </w:r>
          </w:p>
        </w:tc>
        <w:tc>
          <w:tcPr>
            <w:tcW w:w="561" w:type="pct"/>
          </w:tcPr>
          <w:p w14:paraId="26BD3695" w14:textId="7584537F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 evaluate whether nurse-led follow-up improves patient outcomes and satisfaction compared with standard care</w:t>
            </w:r>
          </w:p>
        </w:tc>
        <w:tc>
          <w:tcPr>
            <w:tcW w:w="374" w:type="pct"/>
            <w:shd w:val="clear" w:color="auto" w:fill="auto"/>
            <w:hideMark/>
          </w:tcPr>
          <w:p w14:paraId="40E8DDB0" w14:textId="209334EF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2C96D596" w14:textId="38E03A86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15 adults (Multiple, TX)</w:t>
            </w:r>
          </w:p>
        </w:tc>
        <w:tc>
          <w:tcPr>
            <w:tcW w:w="383" w:type="pct"/>
            <w:shd w:val="clear" w:color="auto" w:fill="auto"/>
            <w:hideMark/>
          </w:tcPr>
          <w:p w14:paraId="5F83C31B" w14:textId="3B0331F9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45DCD453" w14:textId="32B092F9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 follow u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</w:t>
            </w:r>
          </w:p>
        </w:tc>
        <w:tc>
          <w:tcPr>
            <w:tcW w:w="655" w:type="pct"/>
            <w:shd w:val="clear" w:color="auto" w:fill="auto"/>
            <w:hideMark/>
          </w:tcPr>
          <w:p w14:paraId="5CE0DF1D" w14:textId="3EA11CDB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Information provision, practical advice, symptom management and medication protocol </w:t>
            </w:r>
          </w:p>
        </w:tc>
        <w:tc>
          <w:tcPr>
            <w:tcW w:w="327" w:type="pct"/>
          </w:tcPr>
          <w:p w14:paraId="6108FB65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30A1453B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45548DF" w14:textId="35E9C5B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6BE4B81D" w14:textId="292CBB21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, t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lephone</w:t>
            </w:r>
          </w:p>
        </w:tc>
        <w:tc>
          <w:tcPr>
            <w:tcW w:w="280" w:type="pct"/>
            <w:shd w:val="clear" w:color="auto" w:fill="auto"/>
            <w:hideMark/>
          </w:tcPr>
          <w:p w14:paraId="407819F6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233" w:type="pct"/>
          </w:tcPr>
          <w:p w14:paraId="2EDC84C6" w14:textId="0387B51F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outpatient sessions + telephone contact</w:t>
            </w:r>
          </w:p>
        </w:tc>
        <w:tc>
          <w:tcPr>
            <w:tcW w:w="235" w:type="pct"/>
            <w:shd w:val="clear" w:color="auto" w:fill="auto"/>
            <w:hideMark/>
          </w:tcPr>
          <w:p w14:paraId="5A88BBB8" w14:textId="531A6DC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0 mins/session, Duration of telephone contact: NR</w:t>
            </w:r>
          </w:p>
        </w:tc>
        <w:tc>
          <w:tcPr>
            <w:tcW w:w="283" w:type="pct"/>
          </w:tcPr>
          <w:p w14:paraId="23128DC3" w14:textId="5687A31A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2 weeks</w:t>
            </w:r>
          </w:p>
        </w:tc>
        <w:tc>
          <w:tcPr>
            <w:tcW w:w="277" w:type="pct"/>
          </w:tcPr>
          <w:p w14:paraId="2510D3B5" w14:textId="556AD0E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4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ins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+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elephone contact</w:t>
            </w:r>
          </w:p>
          <w:p w14:paraId="6F242315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871711" w:rsidRPr="00304658" w14:paraId="14CC3320" w14:textId="5862C9F3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0A08038B" w14:textId="3F3DE009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Ganz 200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/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&lt;EndNote&gt;&lt;Cite&gt;&lt;Author&gt;Ganz&lt;/Author&gt;&lt;Year&gt;2000&lt;/Year&gt;&lt;RecNum&gt;27454&lt;/RecNum&gt;&lt;DisplayText&gt;(Ganz, 2000)&lt;/DisplayText&gt;&lt;record&gt;&lt;rec-number&gt;27454&lt;/rec-number&gt;&lt;foreign-keys&gt;&lt;key app="EN" db-id="wtp9xadpcwzwzqet95bvw2rlzar5z9rwr2zw" timestamp="1467972390"&gt;27454&lt;/key&gt;&lt;/foreign-keys&gt;&lt;ref-type name="Journal Article"&gt;17&lt;/ref-type&gt;&lt;contributors&gt;&lt;authors&gt;&lt;author&gt;Ganz, P. A.; Greendale, G. A.; Petersen, L.; Zibecchi, L.; Kahn, B.; Belin, T. R.&lt;/author&gt;&lt;/authors&gt;&lt;/contributors&gt;&lt;titles&gt;&lt;title&gt;Managing menopausal symptoms in breast cancer survivors: results of a randomized controlled trial&lt;/title&gt;&lt;secondary-title&gt;Journal of the National Cancer Institute&lt;/secondary-title&gt;&lt;/titles&gt;&lt;periodical&gt;&lt;full-title&gt;Journal of the National Cancer Institute&lt;/full-title&gt;&lt;/periodical&gt;&lt;pages&gt;1054-64&lt;/pages&gt;&lt;volume&gt;92&lt;/volume&gt;&lt;number&gt;13&lt;/number&gt;&lt;dates&gt;&lt;year&gt;2000&lt;/year&gt;&lt;pub-dates&gt;&lt;date&gt;2000/07/05&lt;/date&gt;&lt;/pub-dates&gt;&lt;/dates&gt;&lt;isbn&gt;0027-8874&lt;/isbn&gt;&lt;urls&gt;&lt;related-urls&gt;&lt;url&gt;http://www.epistemonikos.org/documents/2f0ea3f159b889c8e4420b44ada4a95c29e02330; http://jnci.oxfordjournals.org/content/92/13/1054.full.pdf&lt;/url&gt;&lt;/related-urls&gt;&lt;/urls&gt;&lt;remote-database-name&gt;EPISTEMONIKOS&lt;/remote-database-name&gt;&lt;language&gt;English&lt;/language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Ganz, 2000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SA)</w:t>
            </w:r>
          </w:p>
        </w:tc>
        <w:tc>
          <w:tcPr>
            <w:tcW w:w="561" w:type="pct"/>
          </w:tcPr>
          <w:p w14:paraId="11C4CF4E" w14:textId="02F1DB78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fficacy of a menopausal assessment intervention in improving symptoms, QoL, sexual function in breast cancer survivors</w:t>
            </w:r>
          </w:p>
        </w:tc>
        <w:tc>
          <w:tcPr>
            <w:tcW w:w="374" w:type="pct"/>
            <w:shd w:val="clear" w:color="auto" w:fill="auto"/>
            <w:hideMark/>
          </w:tcPr>
          <w:p w14:paraId="707CB406" w14:textId="5F2CA8C2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7DD052A7" w14:textId="15E837BC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72 adults (Breast, Surv)</w:t>
            </w:r>
          </w:p>
        </w:tc>
        <w:tc>
          <w:tcPr>
            <w:tcW w:w="383" w:type="pct"/>
            <w:shd w:val="clear" w:color="auto" w:fill="auto"/>
            <w:hideMark/>
          </w:tcPr>
          <w:p w14:paraId="027DF770" w14:textId="6D011543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45130471" w14:textId="1A02804F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Comprehensive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nopausal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sessment</w:t>
            </w:r>
          </w:p>
        </w:tc>
        <w:tc>
          <w:tcPr>
            <w:tcW w:w="655" w:type="pct"/>
            <w:shd w:val="clear" w:color="auto" w:fill="auto"/>
            <w:hideMark/>
          </w:tcPr>
          <w:p w14:paraId="358A2854" w14:textId="43CA5B07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ymptom assessment, education, counselling and, as appropriate, specific pharmacologic and behavioural interventions </w:t>
            </w:r>
          </w:p>
        </w:tc>
        <w:tc>
          <w:tcPr>
            <w:tcW w:w="327" w:type="pct"/>
          </w:tcPr>
          <w:p w14:paraId="64530327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DV</w:t>
            </w:r>
          </w:p>
          <w:p w14:paraId="5FACCACE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1A3546C8" w14:textId="02ED204C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43038F92" w14:textId="28228B51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, T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lephone</w:t>
            </w:r>
          </w:p>
        </w:tc>
        <w:tc>
          <w:tcPr>
            <w:tcW w:w="280" w:type="pct"/>
            <w:shd w:val="clear" w:color="auto" w:fill="auto"/>
            <w:hideMark/>
          </w:tcPr>
          <w:p w14:paraId="7AA7A75B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, Outpatient clinic</w:t>
            </w:r>
          </w:p>
        </w:tc>
        <w:tc>
          <w:tcPr>
            <w:tcW w:w="233" w:type="pct"/>
          </w:tcPr>
          <w:p w14:paraId="5E76864A" w14:textId="083C223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sessions and 1 telephone contact</w:t>
            </w:r>
          </w:p>
        </w:tc>
        <w:tc>
          <w:tcPr>
            <w:tcW w:w="235" w:type="pct"/>
            <w:shd w:val="clear" w:color="auto" w:fill="auto"/>
          </w:tcPr>
          <w:p w14:paraId="0CCC4DAA" w14:textId="739821A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</w:tcPr>
          <w:p w14:paraId="21DCFC66" w14:textId="50476CFB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 months</w:t>
            </w:r>
          </w:p>
        </w:tc>
        <w:tc>
          <w:tcPr>
            <w:tcW w:w="277" w:type="pct"/>
          </w:tcPr>
          <w:p w14:paraId="60EA49B7" w14:textId="337D93B4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871711" w:rsidRPr="00304658" w14:paraId="0D46AEC4" w14:textId="09FC9AD0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4C0894FE" w14:textId="7761FD00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Helgesen 200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IZWxnZXNlbjwvQXV0aG9yPjxZZWFyPjIwMDA8L1llYXI+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IZWxnZXNlbjwvQXV0aG9yPjxZZWFyPjIwMDA8L1llYXI+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Helgesen et al., 2000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Sweden)</w:t>
            </w:r>
          </w:p>
        </w:tc>
        <w:tc>
          <w:tcPr>
            <w:tcW w:w="561" w:type="pct"/>
          </w:tcPr>
          <w:p w14:paraId="2664570C" w14:textId="27469545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 compare an on-demand nurse-led follow-up with traditional medical follow-up</w:t>
            </w:r>
          </w:p>
        </w:tc>
        <w:tc>
          <w:tcPr>
            <w:tcW w:w="374" w:type="pct"/>
            <w:shd w:val="clear" w:color="auto" w:fill="auto"/>
            <w:hideMark/>
          </w:tcPr>
          <w:p w14:paraId="0048B323" w14:textId="59D94877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0B4064D6" w14:textId="41F2AD1E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00 adults (Prostate, TX)</w:t>
            </w:r>
          </w:p>
        </w:tc>
        <w:tc>
          <w:tcPr>
            <w:tcW w:w="383" w:type="pct"/>
            <w:shd w:val="clear" w:color="auto" w:fill="auto"/>
            <w:hideMark/>
          </w:tcPr>
          <w:p w14:paraId="5AB3D9D9" w14:textId="03D35C3E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ologist follow up</w:t>
            </w:r>
          </w:p>
        </w:tc>
        <w:tc>
          <w:tcPr>
            <w:tcW w:w="458" w:type="pct"/>
          </w:tcPr>
          <w:p w14:paraId="2447B4D8" w14:textId="4EEF0ED4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ialist nurse follow-up</w:t>
            </w:r>
          </w:p>
        </w:tc>
        <w:tc>
          <w:tcPr>
            <w:tcW w:w="655" w:type="pct"/>
            <w:shd w:val="clear" w:color="auto" w:fill="auto"/>
            <w:hideMark/>
          </w:tcPr>
          <w:p w14:paraId="40B940A2" w14:textId="059E4848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tient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ncouraged to contact nurse for any symptom or problem that could be related to prostate cancer. At each contact the nurse explored both the patient’s general condition and cancer-related symptoms.</w:t>
            </w:r>
          </w:p>
        </w:tc>
        <w:tc>
          <w:tcPr>
            <w:tcW w:w="327" w:type="pct"/>
          </w:tcPr>
          <w:p w14:paraId="5DFCC6D2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45643D82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10F30B0B" w14:textId="31987F31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2B7FD10A" w14:textId="12DA410C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, T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lephone</w:t>
            </w:r>
          </w:p>
        </w:tc>
        <w:tc>
          <w:tcPr>
            <w:tcW w:w="280" w:type="pct"/>
            <w:shd w:val="clear" w:color="auto" w:fill="auto"/>
            <w:hideMark/>
          </w:tcPr>
          <w:p w14:paraId="61833CF4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233" w:type="pct"/>
          </w:tcPr>
          <w:p w14:paraId="04056215" w14:textId="3E1D08EA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in c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ontact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by nurse 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very 6 months</w:t>
            </w:r>
          </w:p>
        </w:tc>
        <w:tc>
          <w:tcPr>
            <w:tcW w:w="235" w:type="pct"/>
            <w:shd w:val="clear" w:color="auto" w:fill="auto"/>
            <w:hideMark/>
          </w:tcPr>
          <w:p w14:paraId="02C6520F" w14:textId="4DA26B83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</w:tcPr>
          <w:p w14:paraId="731A96F9" w14:textId="6A655CB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3 years</w:t>
            </w:r>
          </w:p>
        </w:tc>
        <w:tc>
          <w:tcPr>
            <w:tcW w:w="277" w:type="pct"/>
          </w:tcPr>
          <w:p w14:paraId="3ACBCD25" w14:textId="2A99D3F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tal: 195 patients with 1319 telephone contacts. Duration of calls: NR</w:t>
            </w:r>
          </w:p>
        </w:tc>
      </w:tr>
      <w:tr w:rsidR="00871711" w:rsidRPr="00595E34" w14:paraId="1E22609B" w14:textId="3789C508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6BAB5A36" w14:textId="59DA5661" w:rsidR="00871711" w:rsidRPr="00595E34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Jefford 2013 </w:t>
            </w: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KZWZmb3JkPC9BdXRob3I+PFllYXI+MjAxNjwvWWVhcj48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KZWZmb3JkPC9BdXRob3I+PFllYXI+MjAxNjwvWWVhcj48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Jefford et al., 2016)</w:t>
            </w: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Australia)</w:t>
            </w:r>
          </w:p>
        </w:tc>
        <w:tc>
          <w:tcPr>
            <w:tcW w:w="561" w:type="pct"/>
          </w:tcPr>
          <w:p w14:paraId="52E653D0" w14:textId="02B484B7" w:rsidR="00871711" w:rsidRPr="00595E34" w:rsidRDefault="00871711" w:rsidP="00C0593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color w:val="1A1A1A"/>
                <w:sz w:val="16"/>
                <w:szCs w:val="16"/>
              </w:rPr>
            </w:pPr>
            <w:r w:rsidRPr="00595E34">
              <w:rPr>
                <w:rFonts w:asciiTheme="majorHAnsi" w:hAnsiTheme="majorHAnsi" w:cs="Times New Roman"/>
                <w:color w:val="1A1A1A"/>
                <w:sz w:val="16"/>
                <w:szCs w:val="16"/>
              </w:rPr>
              <w:t>To improve psychological distress,</w:t>
            </w:r>
          </w:p>
          <w:p w14:paraId="692A3F48" w14:textId="02F54C3C" w:rsidR="00871711" w:rsidRPr="00595E34" w:rsidRDefault="00871711" w:rsidP="00C0593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color w:val="1A1A1A"/>
                <w:sz w:val="16"/>
                <w:szCs w:val="16"/>
              </w:rPr>
            </w:pPr>
            <w:r w:rsidRPr="00595E34">
              <w:rPr>
                <w:rFonts w:asciiTheme="majorHAnsi" w:hAnsiTheme="majorHAnsi" w:cs="Times New Roman"/>
                <w:color w:val="1A1A1A"/>
                <w:sz w:val="16"/>
                <w:szCs w:val="16"/>
              </w:rPr>
              <w:t xml:space="preserve">supportive care needs </w:t>
            </w:r>
            <w:r>
              <w:rPr>
                <w:rFonts w:asciiTheme="majorHAnsi" w:hAnsiTheme="majorHAnsi" w:cs="Times New Roman"/>
                <w:color w:val="1A1A1A"/>
                <w:sz w:val="16"/>
                <w:szCs w:val="16"/>
              </w:rPr>
              <w:t xml:space="preserve">and QoL </w:t>
            </w:r>
            <w:r w:rsidRPr="00595E34">
              <w:rPr>
                <w:rFonts w:asciiTheme="majorHAnsi" w:hAnsiTheme="majorHAnsi" w:cs="Times New Roman"/>
                <w:color w:val="1A1A1A"/>
                <w:sz w:val="16"/>
                <w:szCs w:val="16"/>
              </w:rPr>
              <w:t>of patients</w:t>
            </w:r>
          </w:p>
          <w:p w14:paraId="3C114A17" w14:textId="49B9CAB1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hAnsiTheme="majorHAnsi" w:cs="Times New Roman"/>
                <w:color w:val="1A1A1A"/>
                <w:sz w:val="16"/>
                <w:szCs w:val="16"/>
              </w:rPr>
              <w:t xml:space="preserve">with </w:t>
            </w:r>
            <w:r>
              <w:rPr>
                <w:rFonts w:asciiTheme="majorHAnsi" w:hAnsiTheme="majorHAnsi" w:cs="Times New Roman"/>
                <w:color w:val="1A1A1A"/>
                <w:sz w:val="16"/>
                <w:szCs w:val="16"/>
              </w:rPr>
              <w:t>colorectal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27B0C59E" w14:textId="6EDAAA8B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ACTRN12610000207011)</w:t>
            </w:r>
          </w:p>
        </w:tc>
        <w:tc>
          <w:tcPr>
            <w:tcW w:w="374" w:type="pct"/>
          </w:tcPr>
          <w:p w14:paraId="1B18E998" w14:textId="0AF73E09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21 adults (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Colorectal/anus, </w:t>
            </w: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urv)</w:t>
            </w:r>
          </w:p>
        </w:tc>
        <w:tc>
          <w:tcPr>
            <w:tcW w:w="383" w:type="pct"/>
            <w:shd w:val="clear" w:color="auto" w:fill="auto"/>
            <w:hideMark/>
          </w:tcPr>
          <w:p w14:paraId="3A290BB0" w14:textId="3CD96ED6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UC </w:t>
            </w:r>
          </w:p>
        </w:tc>
        <w:tc>
          <w:tcPr>
            <w:tcW w:w="458" w:type="pct"/>
          </w:tcPr>
          <w:p w14:paraId="67122ADF" w14:textId="1EDA6ECD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 supportive care package (SurvivorCare)</w:t>
            </w:r>
          </w:p>
        </w:tc>
        <w:tc>
          <w:tcPr>
            <w:tcW w:w="655" w:type="pct"/>
            <w:shd w:val="clear" w:color="auto" w:fill="auto"/>
            <w:hideMark/>
          </w:tcPr>
          <w:p w14:paraId="53B21FE6" w14:textId="6DF18F45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ulticomponent: information package; nurse-led face-to-face end of treatment session; survivorship care plan; and telephone follow-up</w:t>
            </w:r>
          </w:p>
        </w:tc>
        <w:tc>
          <w:tcPr>
            <w:tcW w:w="327" w:type="pct"/>
          </w:tcPr>
          <w:p w14:paraId="425441E8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35714995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02A09597" w14:textId="5620ACF9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0E10CC3F" w14:textId="033D814E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, Telephone</w:t>
            </w:r>
          </w:p>
        </w:tc>
        <w:tc>
          <w:tcPr>
            <w:tcW w:w="280" w:type="pct"/>
            <w:shd w:val="clear" w:color="auto" w:fill="auto"/>
            <w:hideMark/>
          </w:tcPr>
          <w:p w14:paraId="35784B87" w14:textId="77777777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utpatient, Home</w:t>
            </w:r>
          </w:p>
        </w:tc>
        <w:tc>
          <w:tcPr>
            <w:tcW w:w="233" w:type="pct"/>
          </w:tcPr>
          <w:p w14:paraId="0C150808" w14:textId="1DF4ED29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4 contacts</w:t>
            </w:r>
          </w:p>
        </w:tc>
        <w:tc>
          <w:tcPr>
            <w:tcW w:w="235" w:type="pct"/>
            <w:shd w:val="clear" w:color="auto" w:fill="auto"/>
            <w:hideMark/>
          </w:tcPr>
          <w:p w14:paraId="62F64E30" w14:textId="6F333228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0-90 min session, duration of telephone contact NR</w:t>
            </w:r>
          </w:p>
        </w:tc>
        <w:tc>
          <w:tcPr>
            <w:tcW w:w="283" w:type="pct"/>
          </w:tcPr>
          <w:p w14:paraId="5E07E548" w14:textId="3A4752DA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7 weeks</w:t>
            </w:r>
          </w:p>
        </w:tc>
        <w:tc>
          <w:tcPr>
            <w:tcW w:w="277" w:type="pct"/>
          </w:tcPr>
          <w:p w14:paraId="3B588D69" w14:textId="0675212B" w:rsidR="00871711" w:rsidRPr="00595E34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595E3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871711" w:rsidRPr="00D12108" w14:paraId="197F3ED2" w14:textId="4F35D640" w:rsidTr="00871711">
        <w:trPr>
          <w:trHeight w:val="860"/>
        </w:trPr>
        <w:tc>
          <w:tcPr>
            <w:tcW w:w="326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27E0D3A1" w14:textId="6381808A" w:rsidR="00871711" w:rsidRPr="00D12108" w:rsidRDefault="00871711" w:rsidP="00C22244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Kimman 2007 </w:t>
            </w: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CbG9lYmF1bTwvQXV0aG9yPjxZZWFyPjIwMDk8L1llYXI+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</w:fldData>
              </w:fldChar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CbG9lYmF1bTwvQXV0aG9yPjxZZWFyPjIwMDk8L1llYXI+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</w:fldData>
              </w:fldChar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end"/>
            </w: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sz w:val="16"/>
                <w:szCs w:val="16"/>
                <w:lang w:val="en-GB"/>
              </w:rPr>
              <w:t>(Bloebaum, 2009, Kimman et al., 2011, Kimman, 2009, Kimman, 2010)</w:t>
            </w: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end"/>
            </w: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(Netherlands)</w:t>
            </w:r>
          </w:p>
        </w:tc>
        <w:tc>
          <w:tcPr>
            <w:tcW w:w="561" w:type="pct"/>
            <w:tcBorders>
              <w:bottom w:val="single" w:sz="4" w:space="0" w:color="auto"/>
            </w:tcBorders>
          </w:tcPr>
          <w:p w14:paraId="4B3144B0" w14:textId="09478E0F" w:rsidR="00871711" w:rsidRPr="00D12108" w:rsidRDefault="00871711" w:rsidP="00D12108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16"/>
                <w:szCs w:val="16"/>
              </w:rPr>
            </w:pPr>
            <w:r w:rsidRPr="00D12108">
              <w:rPr>
                <w:rFonts w:asciiTheme="majorHAnsi" w:hAnsiTheme="majorHAnsi" w:cs="Times New Roman"/>
                <w:sz w:val="16"/>
                <w:szCs w:val="16"/>
              </w:rPr>
              <w:t>To investigate whether frequent hospital follow-up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 xml:space="preserve"> in the first year after breast </w:t>
            </w:r>
            <w:r w:rsidRPr="00D12108">
              <w:rPr>
                <w:rFonts w:asciiTheme="majorHAnsi" w:hAnsiTheme="majorHAnsi" w:cs="Times New Roman"/>
                <w:sz w:val="16"/>
                <w:szCs w:val="16"/>
              </w:rPr>
              <w:t>cancer treatment might partly be replaced by nurse-led telephone follow-up without deteriorating</w:t>
            </w:r>
          </w:p>
          <w:p w14:paraId="7E82C593" w14:textId="370A5836" w:rsidR="00871711" w:rsidRPr="00D12108" w:rsidRDefault="00871711" w:rsidP="00D12108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hAnsiTheme="majorHAnsi" w:cs="Times New Roman"/>
                <w:sz w:val="16"/>
                <w:szCs w:val="16"/>
              </w:rPr>
              <w:t xml:space="preserve">health-related 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>QoL</w:t>
            </w:r>
          </w:p>
        </w:tc>
        <w:tc>
          <w:tcPr>
            <w:tcW w:w="374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77239F9A" w14:textId="7E542E57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4-arm RCT (ISRCTN74071417)</w:t>
            </w:r>
          </w:p>
        </w:tc>
        <w:tc>
          <w:tcPr>
            <w:tcW w:w="374" w:type="pct"/>
            <w:tcBorders>
              <w:bottom w:val="single" w:sz="4" w:space="0" w:color="auto"/>
            </w:tcBorders>
          </w:tcPr>
          <w:p w14:paraId="415DEBED" w14:textId="5B651922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320 adults (Breast, TX)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6DCEB008" w14:textId="661143C0" w:rsidR="00871711" w:rsidRPr="00D12108" w:rsidRDefault="00871711" w:rsidP="001F7174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1. UC</w:t>
            </w:r>
          </w:p>
          <w:p w14:paraId="6E6577AE" w14:textId="77777777" w:rsidR="00871711" w:rsidRPr="00D12108" w:rsidRDefault="00871711" w:rsidP="00263D87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2.  Educational group programme + UC</w:t>
            </w:r>
          </w:p>
          <w:p w14:paraId="44A6E0AE" w14:textId="489E9D0B" w:rsidR="00871711" w:rsidRPr="00D12108" w:rsidRDefault="00871711" w:rsidP="00263D87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3. Educational group programme plus nurse-led telephone follow-up </w:t>
            </w:r>
          </w:p>
        </w:tc>
        <w:tc>
          <w:tcPr>
            <w:tcW w:w="458" w:type="pct"/>
            <w:tcBorders>
              <w:bottom w:val="single" w:sz="4" w:space="0" w:color="auto"/>
            </w:tcBorders>
          </w:tcPr>
          <w:p w14:paraId="09417DDE" w14:textId="791F73BE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Nurse-led telephone follow-up</w:t>
            </w:r>
          </w:p>
        </w:tc>
        <w:tc>
          <w:tcPr>
            <w:tcW w:w="655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51064D20" w14:textId="03335D5E" w:rsidR="00871711" w:rsidRPr="00D12108" w:rsidRDefault="00871711" w:rsidP="00861444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Semi-structured TC including screening for physical and psychosocial</w:t>
            </w: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br/>
              <w:t>symptoms, and compliance to hormonal therapy. Information provision about general well being, family-life,</w:t>
            </w: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br/>
              <w:t>relationships and work reintegration</w:t>
            </w:r>
          </w:p>
        </w:tc>
        <w:tc>
          <w:tcPr>
            <w:tcW w:w="327" w:type="pct"/>
            <w:tcBorders>
              <w:bottom w:val="single" w:sz="4" w:space="0" w:color="auto"/>
            </w:tcBorders>
          </w:tcPr>
          <w:p w14:paraId="3E98B01D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SPEC</w:t>
            </w:r>
          </w:p>
          <w:p w14:paraId="02A91258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</w:p>
          <w:p w14:paraId="7FFB5E59" w14:textId="2B316A39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78823534" w14:textId="295A5D74" w:rsidR="00871711" w:rsidRPr="00D12108" w:rsidRDefault="00871711" w:rsidP="00861444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1-to-1, Face-to-face, TC</w:t>
            </w:r>
          </w:p>
        </w:tc>
        <w:tc>
          <w:tcPr>
            <w:tcW w:w="280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3640086C" w14:textId="72292252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233" w:type="pct"/>
            <w:tcBorders>
              <w:bottom w:val="single" w:sz="4" w:space="0" w:color="auto"/>
            </w:tcBorders>
          </w:tcPr>
          <w:p w14:paraId="7CC27FBC" w14:textId="039B214D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Up to 5 sessions (Mean: 3.4 visits, 2.4 TC)</w:t>
            </w:r>
          </w:p>
        </w:tc>
        <w:tc>
          <w:tcPr>
            <w:tcW w:w="235" w:type="pct"/>
            <w:tcBorders>
              <w:bottom w:val="single" w:sz="4" w:space="0" w:color="auto"/>
            </w:tcBorders>
            <w:shd w:val="clear" w:color="auto" w:fill="auto"/>
          </w:tcPr>
          <w:p w14:paraId="518FECE0" w14:textId="715949F5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  <w:tcBorders>
              <w:bottom w:val="single" w:sz="4" w:space="0" w:color="auto"/>
            </w:tcBorders>
          </w:tcPr>
          <w:p w14:paraId="7AF98CE1" w14:textId="50821487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18 months</w:t>
            </w:r>
          </w:p>
        </w:tc>
        <w:tc>
          <w:tcPr>
            <w:tcW w:w="277" w:type="pct"/>
            <w:tcBorders>
              <w:bottom w:val="single" w:sz="4" w:space="0" w:color="auto"/>
            </w:tcBorders>
          </w:tcPr>
          <w:p w14:paraId="5F693EAC" w14:textId="097724AF" w:rsidR="00871711" w:rsidRPr="00D12108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D12108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U</w:t>
            </w:r>
          </w:p>
        </w:tc>
      </w:tr>
      <w:tr w:rsidR="00871711" w:rsidRPr="00FD4AFB" w14:paraId="3A84FAA4" w14:textId="63963C20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4199B1EA" w14:textId="5E29EECD" w:rsidR="00871711" w:rsidRPr="00FD4AFB" w:rsidRDefault="00871711" w:rsidP="00C22244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lastRenderedPageBreak/>
              <w:t xml:space="preserve">King 2009 </w: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LaW5nPC9BdXRob3I+PFllYXI+MjAwOTwvWWVhcj48UmVj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LaW5nPC9BdXRob3I+PFllYXI+MjAwOTwvWWVhcj48UmVj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sz w:val="16"/>
                <w:szCs w:val="16"/>
                <w:lang w:val="en-GB"/>
              </w:rPr>
              <w:t>(King et al., 2009)</w: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 </w:t>
            </w: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(UK)</w:t>
            </w:r>
          </w:p>
        </w:tc>
        <w:tc>
          <w:tcPr>
            <w:tcW w:w="561" w:type="pct"/>
            <w:shd w:val="clear" w:color="auto" w:fill="auto"/>
          </w:tcPr>
          <w:p w14:paraId="03B7D310" w14:textId="418D47FE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FD4AFB">
              <w:rPr>
                <w:rFonts w:asciiTheme="majorHAnsi" w:hAnsiTheme="majorHAnsi" w:cs="Times New Roman"/>
                <w:sz w:val="16"/>
                <w:szCs w:val="16"/>
              </w:rPr>
              <w:t>To develop and evaluate a complex intervention to improve experienced continuity of care in people with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404B3D9E" w14:textId="79E28FE9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3-arm RCT (NR)</w:t>
            </w:r>
          </w:p>
        </w:tc>
        <w:tc>
          <w:tcPr>
            <w:tcW w:w="374" w:type="pct"/>
            <w:shd w:val="clear" w:color="auto" w:fill="auto"/>
          </w:tcPr>
          <w:p w14:paraId="25A24DD2" w14:textId="4BF074DC" w:rsidR="00871711" w:rsidRPr="00FD4AFB" w:rsidRDefault="00871711" w:rsidP="00312ACF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 93 adults </w:t>
            </w: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(Multiple, TX)</w:t>
            </w:r>
          </w:p>
        </w:tc>
        <w:tc>
          <w:tcPr>
            <w:tcW w:w="383" w:type="pct"/>
            <w:shd w:val="clear" w:color="auto" w:fill="auto"/>
            <w:hideMark/>
          </w:tcPr>
          <w:p w14:paraId="689CFC04" w14:textId="77777777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1. UC </w:t>
            </w:r>
          </w:p>
          <w:p w14:paraId="1F35FD59" w14:textId="5A7F656A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2. Continuity assessment (the partial</w:t>
            </w: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br/>
              <w:t>intervention)</w:t>
            </w: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br/>
            </w:r>
          </w:p>
        </w:tc>
        <w:tc>
          <w:tcPr>
            <w:tcW w:w="458" w:type="pct"/>
            <w:shd w:val="clear" w:color="auto" w:fill="auto"/>
          </w:tcPr>
          <w:p w14:paraId="2C04346C" w14:textId="5FAD22EA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UC plus continuity assessment and feedback to CNS</w:t>
            </w:r>
          </w:p>
        </w:tc>
        <w:tc>
          <w:tcPr>
            <w:tcW w:w="655" w:type="pct"/>
            <w:shd w:val="clear" w:color="auto" w:fill="auto"/>
            <w:hideMark/>
          </w:tcPr>
          <w:p w14:paraId="75450490" w14:textId="4DC9A754" w:rsidR="00871711" w:rsidRPr="00FD4AFB" w:rsidRDefault="00871711" w:rsidP="0076152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Usual care + continuity assessment + feedback to the CNS. Continuity assessment used to indicate whether patients wanted to discuss issue with CNS. How or when</w:t>
            </w: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br/>
              <w:t>actions should be taken was not indicated, but was rather left to the CNSs expertise</w:t>
            </w:r>
          </w:p>
        </w:tc>
        <w:tc>
          <w:tcPr>
            <w:tcW w:w="327" w:type="pct"/>
            <w:shd w:val="clear" w:color="auto" w:fill="auto"/>
          </w:tcPr>
          <w:p w14:paraId="19AAF317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FD4AFB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SPEC*</w: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 </w:t>
            </w:r>
          </w:p>
          <w:p w14:paraId="7F645655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</w:p>
          <w:p w14:paraId="10F4119A" w14:textId="4E3C6E67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607DD1A5" w14:textId="7A3E2042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1-to-1, NR</w:t>
            </w:r>
          </w:p>
        </w:tc>
        <w:tc>
          <w:tcPr>
            <w:tcW w:w="280" w:type="pct"/>
            <w:shd w:val="clear" w:color="auto" w:fill="auto"/>
            <w:hideMark/>
          </w:tcPr>
          <w:p w14:paraId="55E07EE8" w14:textId="0EC0AFE2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233" w:type="pct"/>
            <w:shd w:val="clear" w:color="auto" w:fill="auto"/>
          </w:tcPr>
          <w:p w14:paraId="5FD9D87E" w14:textId="0E95A20E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235" w:type="pct"/>
            <w:shd w:val="clear" w:color="auto" w:fill="auto"/>
            <w:hideMark/>
          </w:tcPr>
          <w:p w14:paraId="20716D90" w14:textId="69D86B64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  <w:shd w:val="clear" w:color="auto" w:fill="auto"/>
          </w:tcPr>
          <w:p w14:paraId="27F79DCD" w14:textId="2E9CC5BA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NR</w:t>
            </w:r>
          </w:p>
        </w:tc>
        <w:tc>
          <w:tcPr>
            <w:tcW w:w="277" w:type="pct"/>
            <w:shd w:val="clear" w:color="auto" w:fill="auto"/>
          </w:tcPr>
          <w:p w14:paraId="158D8A31" w14:textId="4F5A47B6" w:rsidR="00871711" w:rsidRPr="00FD4AFB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U</w:t>
            </w:r>
          </w:p>
        </w:tc>
      </w:tr>
      <w:tr w:rsidR="00871711" w:rsidRPr="00304658" w14:paraId="741FB21A" w14:textId="71FB4939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1A902A71" w14:textId="3D50F1E7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Kornblith 2006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Lb3JuYmxpdGg8L0F1dGhvcj48WWVhcj4yMDA2PC9ZZWFy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Lb3JuYmxpdGg8L0F1dGhvcj48WWVhcj4yMDA2PC9ZZWFy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Kornblith, 2006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SA)</w:t>
            </w:r>
          </w:p>
        </w:tc>
        <w:tc>
          <w:tcPr>
            <w:tcW w:w="561" w:type="pct"/>
          </w:tcPr>
          <w:p w14:paraId="3A4940DE" w14:textId="3062C40E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 determine whether monthly telephone monitoring can reduce symptoms in older adults with advanced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27B8E1C2" w14:textId="55CD7DD2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5F03F527" w14:textId="13EDC3AE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92 older adults (Multiple, TX)</w:t>
            </w:r>
          </w:p>
        </w:tc>
        <w:tc>
          <w:tcPr>
            <w:tcW w:w="383" w:type="pct"/>
            <w:shd w:val="clear" w:color="auto" w:fill="auto"/>
            <w:hideMark/>
          </w:tcPr>
          <w:p w14:paraId="795A1142" w14:textId="0005AA49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ducational materials alone</w:t>
            </w:r>
          </w:p>
        </w:tc>
        <w:tc>
          <w:tcPr>
            <w:tcW w:w="458" w:type="pct"/>
          </w:tcPr>
          <w:p w14:paraId="37D6D844" w14:textId="2BD46068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elephone Monitoring + Educational Materials (TM+EM)</w:t>
            </w:r>
          </w:p>
        </w:tc>
        <w:tc>
          <w:tcPr>
            <w:tcW w:w="655" w:type="pct"/>
            <w:shd w:val="clear" w:color="auto" w:fill="auto"/>
            <w:hideMark/>
          </w:tcPr>
          <w:p w14:paraId="0F54FE73" w14:textId="385BE116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ducational materials plus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1 telephone call each month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aterials</w:t>
            </w:r>
          </w:p>
        </w:tc>
        <w:tc>
          <w:tcPr>
            <w:tcW w:w="327" w:type="pct"/>
          </w:tcPr>
          <w:p w14:paraId="4750F0D1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0733582C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796F5B64" w14:textId="57CA461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F)</w:t>
            </w:r>
          </w:p>
        </w:tc>
        <w:tc>
          <w:tcPr>
            <w:tcW w:w="234" w:type="pct"/>
            <w:shd w:val="clear" w:color="auto" w:fill="auto"/>
            <w:hideMark/>
          </w:tcPr>
          <w:p w14:paraId="1EEC98B3" w14:textId="7E540C7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 and telephone</w:t>
            </w:r>
          </w:p>
        </w:tc>
        <w:tc>
          <w:tcPr>
            <w:tcW w:w="280" w:type="pct"/>
            <w:shd w:val="clear" w:color="auto" w:fill="auto"/>
            <w:hideMark/>
          </w:tcPr>
          <w:p w14:paraId="75AAD534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</w:t>
            </w:r>
          </w:p>
        </w:tc>
        <w:tc>
          <w:tcPr>
            <w:tcW w:w="233" w:type="pct"/>
          </w:tcPr>
          <w:p w14:paraId="6A8DF898" w14:textId="583AF13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telephone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contacts </w:t>
            </w:r>
          </w:p>
        </w:tc>
        <w:tc>
          <w:tcPr>
            <w:tcW w:w="235" w:type="pct"/>
            <w:shd w:val="clear" w:color="auto" w:fill="auto"/>
            <w:hideMark/>
          </w:tcPr>
          <w:p w14:paraId="35C2255A" w14:textId="6B91671A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0-15 mins / telephone contact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283" w:type="pct"/>
          </w:tcPr>
          <w:p w14:paraId="4179A570" w14:textId="596F082B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 months</w:t>
            </w:r>
          </w:p>
        </w:tc>
        <w:tc>
          <w:tcPr>
            <w:tcW w:w="277" w:type="pct"/>
          </w:tcPr>
          <w:p w14:paraId="1C188E97" w14:textId="1FF0E973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0 – 90 mins</w:t>
            </w:r>
          </w:p>
          <w:p w14:paraId="5034FE3A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871711" w:rsidRPr="00157AE2" w14:paraId="284D7008" w14:textId="1C09CDEA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7F00896D" w14:textId="0A640364" w:rsidR="00871711" w:rsidRPr="00157AE2" w:rsidRDefault="00871711" w:rsidP="00C22244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157AE2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Lanceley 2008 </w: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begin"/>
            </w:r>
            <w:r w:rsidR="00C22244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instrText xml:space="preserve"> ADDIN EN.CITE &lt;EndNote&gt;&lt;Cite&gt;&lt;Author&gt;Lanceley&lt;/Author&gt;&lt;Year&gt;2017&lt;/Year&gt;&lt;RecNum&gt;27962&lt;/RecNum&gt;&lt;DisplayText&gt;(Lanceley et al., 2017)&lt;/DisplayText&gt;&lt;record&gt;&lt;rec-number&gt;27962&lt;/rec-number&gt;&lt;foreign-keys&gt;&lt;key app="EN" db-id="wtp9xadpcwzwzqet95bvw2rlzar5z9rwr2zw" timestamp="1501571774"&gt;27962&lt;/key&gt;&lt;/foreign-keys&gt;&lt;ref-type name="Journal Article"&gt;17&lt;/ref-type&gt;&lt;contributors&gt;&lt;authors&gt;&lt;author&gt;Lanceley, A.&lt;/author&gt;&lt;author&gt;Berzuini, C.&lt;/author&gt;&lt;author&gt;Burnell, M.&lt;/author&gt;&lt;author&gt;Gessler, S.&lt;/author&gt;&lt;author&gt;Morris, S.&lt;/author&gt;&lt;author&gt;Ryan, A.&lt;/author&gt;&lt;author&gt;Ledermann, J. A.&lt;/author&gt;&lt;author&gt;Jacobs, I.&lt;/author&gt;&lt;/authors&gt;&lt;/contributors&gt;&lt;auth-address&gt;*Department of Women&amp;apos;s Cancer, The UCL Elizabeth Garrett Anderson Institute for Women&amp;apos;s Health, University College London, London; daggerCentre for Biostatistics, The University of Manchester, Manchester; double daggerUniversity College London Hospitals (UCLH) Gynaecological Cancer Centre; section signDepartment of Applied Health Research, University College London; ||Cancer Research UK and UCL Cancer Trials Centre, University College London, London, United Kingdom; and paragraph signUniversity of New South Wales, Sydney, New South Wales, Australia.&lt;/auth-address&gt;&lt;titles&gt;&lt;title&gt;Ovarian Cancer Follow-up: A Preliminary Comparison of 2 Approaches&lt;/title&gt;&lt;secondary-title&gt;Int J Gynecol Cancer&lt;/secondary-title&gt;&lt;/titles&gt;&lt;periodical&gt;&lt;full-title&gt;Int J Gynecol Cancer&lt;/full-title&gt;&lt;/periodical&gt;&lt;pages&gt;59-68&lt;/pages&gt;&lt;volume&gt;27&lt;/volume&gt;&lt;number&gt;1&lt;/number&gt;&lt;dates&gt;&lt;year&gt;2017&lt;/year&gt;&lt;pub-dates&gt;&lt;date&gt;Jan&lt;/date&gt;&lt;/pub-dates&gt;&lt;/dates&gt;&lt;isbn&gt;1525-1438 (Electronic)&amp;#xD;1048-891X (Linking)&lt;/isbn&gt;&lt;accession-num&gt;28002208&lt;/accession-num&gt;&lt;urls&gt;&lt;related-urls&gt;&lt;url&gt;https://www.ncbi.nlm.nih.gov/pubmed/28002208&lt;/url&gt;&lt;/related-urls&gt;&lt;/urls&gt;&lt;electronic-resource-num&gt;10.1097/IGC.0000000000000877&lt;/electronic-resource-num&gt;&lt;/record&gt;&lt;/Cite&gt;&lt;/EndNote&gt;</w:instrTex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sz w:val="16"/>
                <w:szCs w:val="16"/>
                <w:lang w:val="en-GB"/>
              </w:rPr>
              <w:t>(Lanceley et al., 2017)</w: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fldChar w:fldCharType="end"/>
            </w:r>
            <w:r w:rsidRPr="00157AE2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(UK)</w:t>
            </w:r>
          </w:p>
        </w:tc>
        <w:tc>
          <w:tcPr>
            <w:tcW w:w="561" w:type="pct"/>
          </w:tcPr>
          <w:p w14:paraId="6C25E6EC" w14:textId="5EA15C25" w:rsidR="00871711" w:rsidRPr="00157AE2" w:rsidRDefault="00871711" w:rsidP="00157AE2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16"/>
                <w:szCs w:val="16"/>
              </w:rPr>
            </w:pPr>
            <w:r w:rsidRPr="00157AE2">
              <w:rPr>
                <w:rFonts w:asciiTheme="majorHAnsi" w:hAnsiTheme="majorHAnsi" w:cs="Times New Roman"/>
                <w:sz w:val="16"/>
                <w:szCs w:val="16"/>
              </w:rPr>
              <w:t xml:space="preserve">Preliminary comparison 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>of QoL</w:t>
            </w:r>
            <w:r w:rsidRPr="00157AE2">
              <w:rPr>
                <w:rFonts w:asciiTheme="majorHAnsi" w:hAnsiTheme="majorHAnsi" w:cs="Times New Roman"/>
                <w:sz w:val="16"/>
                <w:szCs w:val="16"/>
              </w:rPr>
              <w:t xml:space="preserve"> and pati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>ent satisfaction in individualis</w:t>
            </w:r>
            <w:r w:rsidRPr="00157AE2">
              <w:rPr>
                <w:rFonts w:asciiTheme="majorHAnsi" w:hAnsiTheme="majorHAnsi" w:cs="Times New Roman"/>
                <w:sz w:val="16"/>
                <w:szCs w:val="16"/>
              </w:rPr>
              <w:t>ed nurse-led follow-up versus conventional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 xml:space="preserve"> </w:t>
            </w:r>
            <w:r w:rsidRPr="00157AE2">
              <w:rPr>
                <w:rFonts w:asciiTheme="majorHAnsi" w:hAnsiTheme="majorHAnsi" w:cs="Times New Roman"/>
                <w:sz w:val="16"/>
                <w:szCs w:val="16"/>
              </w:rPr>
              <w:t>medical follow-up in ovarian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52A50FB6" w14:textId="274A6588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157AE2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RCT (ISRCTN59149551; NCT02298855)</w:t>
            </w:r>
          </w:p>
        </w:tc>
        <w:tc>
          <w:tcPr>
            <w:tcW w:w="374" w:type="pct"/>
          </w:tcPr>
          <w:p w14:paraId="0A42AE41" w14:textId="5ABC8FAE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113 adults </w:t>
            </w:r>
            <w:r w:rsidRPr="00157AE2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(Gynaecological, </w: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TX)</w:t>
            </w:r>
          </w:p>
        </w:tc>
        <w:tc>
          <w:tcPr>
            <w:tcW w:w="383" w:type="pct"/>
            <w:shd w:val="clear" w:color="auto" w:fill="auto"/>
            <w:hideMark/>
          </w:tcPr>
          <w:p w14:paraId="2D5778A7" w14:textId="00B0CAC5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157AE2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UC</w:t>
            </w: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 xml:space="preserve"> (standard medical follow-up)</w:t>
            </w:r>
          </w:p>
        </w:tc>
        <w:tc>
          <w:tcPr>
            <w:tcW w:w="458" w:type="pct"/>
          </w:tcPr>
          <w:p w14:paraId="7C269486" w14:textId="466E0623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157AE2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Nurse-led individually tailored follow up</w:t>
            </w:r>
          </w:p>
        </w:tc>
        <w:tc>
          <w:tcPr>
            <w:tcW w:w="655" w:type="pct"/>
            <w:shd w:val="clear" w:color="auto" w:fill="auto"/>
            <w:hideMark/>
          </w:tcPr>
          <w:p w14:paraId="0FBC7A02" w14:textId="522FD986" w:rsidR="00871711" w:rsidRPr="00157AE2" w:rsidRDefault="00871711" w:rsidP="00E635BD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157AE2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Flexible contact, usually TC. Assessment and individualised nurse-led follow-up including information provision, symptom and uncertainty management</w:t>
            </w:r>
          </w:p>
        </w:tc>
        <w:tc>
          <w:tcPr>
            <w:tcW w:w="327" w:type="pct"/>
          </w:tcPr>
          <w:p w14:paraId="05EF7304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157AE2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4E1C1CB2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0C7CD2BF" w14:textId="2785B401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101D6A33" w14:textId="582B2D65" w:rsidR="00871711" w:rsidRPr="00157AE2" w:rsidRDefault="00871711" w:rsidP="00AF4455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157AE2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, TC</w:t>
            </w:r>
          </w:p>
        </w:tc>
        <w:tc>
          <w:tcPr>
            <w:tcW w:w="280" w:type="pct"/>
            <w:shd w:val="clear" w:color="auto" w:fill="auto"/>
            <w:hideMark/>
          </w:tcPr>
          <w:p w14:paraId="537FD236" w14:textId="77777777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157AE2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, Outpatient clinic</w:t>
            </w:r>
          </w:p>
        </w:tc>
        <w:tc>
          <w:tcPr>
            <w:tcW w:w="233" w:type="pct"/>
          </w:tcPr>
          <w:p w14:paraId="42EC20D2" w14:textId="5F8ADE27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Flexible depending on need</w:t>
            </w:r>
          </w:p>
        </w:tc>
        <w:tc>
          <w:tcPr>
            <w:tcW w:w="235" w:type="pct"/>
            <w:shd w:val="clear" w:color="auto" w:fill="auto"/>
            <w:hideMark/>
          </w:tcPr>
          <w:p w14:paraId="69B0377C" w14:textId="651500AB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Flexible</w:t>
            </w:r>
          </w:p>
        </w:tc>
        <w:tc>
          <w:tcPr>
            <w:tcW w:w="283" w:type="pct"/>
          </w:tcPr>
          <w:p w14:paraId="2D1395EA" w14:textId="0B79656B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 years</w:t>
            </w:r>
          </w:p>
        </w:tc>
        <w:tc>
          <w:tcPr>
            <w:tcW w:w="277" w:type="pct"/>
          </w:tcPr>
          <w:p w14:paraId="3F2D517D" w14:textId="74A8923D" w:rsidR="00871711" w:rsidRPr="00157AE2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  <w:tr w:rsidR="00871711" w:rsidRPr="00304658" w14:paraId="107509A6" w14:textId="489C0D30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3DCFB088" w14:textId="3FE16F32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Melisko 201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NZWxpc2tvPC9BdXRob3I+PFllYXI+MjAxMDwvWWVhcj48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NZWxpc2tvPC9BdXRob3I+PFllYXI+MjAxMDwvWWVhcj48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Melisko, 2010, Wheelock et al., 2015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SA)</w:t>
            </w:r>
          </w:p>
        </w:tc>
        <w:tc>
          <w:tcPr>
            <w:tcW w:w="561" w:type="pct"/>
          </w:tcPr>
          <w:p w14:paraId="277F2F2E" w14:textId="0D1B53AC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 evaluate the effectiveness of an individual survivorship care plan</w:t>
            </w:r>
          </w:p>
        </w:tc>
        <w:tc>
          <w:tcPr>
            <w:tcW w:w="374" w:type="pct"/>
            <w:shd w:val="clear" w:color="auto" w:fill="auto"/>
            <w:hideMark/>
          </w:tcPr>
          <w:p w14:paraId="63B43223" w14:textId="0518E7BF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CT01308775)</w:t>
            </w:r>
          </w:p>
        </w:tc>
        <w:tc>
          <w:tcPr>
            <w:tcW w:w="374" w:type="pct"/>
          </w:tcPr>
          <w:p w14:paraId="606C5EEF" w14:textId="7BEFE231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02 adults (Breast, Surv)</w:t>
            </w:r>
          </w:p>
        </w:tc>
        <w:tc>
          <w:tcPr>
            <w:tcW w:w="383" w:type="pct"/>
            <w:shd w:val="clear" w:color="auto" w:fill="auto"/>
            <w:hideMark/>
          </w:tcPr>
          <w:p w14:paraId="54FF5C14" w14:textId="73280225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429092A4" w14:textId="40074D29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urvivorship care plan</w:t>
            </w:r>
          </w:p>
        </w:tc>
        <w:tc>
          <w:tcPr>
            <w:tcW w:w="655" w:type="pct"/>
            <w:shd w:val="clear" w:color="auto" w:fill="auto"/>
            <w:hideMark/>
          </w:tcPr>
          <w:p w14:paraId="637C4DB8" w14:textId="6F1CE52B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ystem for Individualized Survivorship Care, bas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d on patient self-reported data (online health questionnaires)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with review by Nurse practitioners, targeted Education, and Triag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C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linic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.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 follow-up as required</w:t>
            </w:r>
          </w:p>
        </w:tc>
        <w:tc>
          <w:tcPr>
            <w:tcW w:w="327" w:type="pct"/>
          </w:tcPr>
          <w:p w14:paraId="4F574DF3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SPEC*</w:t>
            </w:r>
          </w:p>
          <w:p w14:paraId="635636F8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FC92C0D" w14:textId="5FE42CA2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F)</w:t>
            </w:r>
          </w:p>
        </w:tc>
        <w:tc>
          <w:tcPr>
            <w:tcW w:w="234" w:type="pct"/>
            <w:shd w:val="clear" w:color="auto" w:fill="auto"/>
            <w:hideMark/>
          </w:tcPr>
          <w:p w14:paraId="1220B473" w14:textId="21193D82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, TC, 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nline</w:t>
            </w:r>
          </w:p>
        </w:tc>
        <w:tc>
          <w:tcPr>
            <w:tcW w:w="280" w:type="pct"/>
            <w:shd w:val="clear" w:color="auto" w:fill="auto"/>
            <w:hideMark/>
          </w:tcPr>
          <w:p w14:paraId="0BB7562E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233" w:type="pct"/>
          </w:tcPr>
          <w:p w14:paraId="4AF86935" w14:textId="0DDFA07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p to 3 oncology related clinic visits</w:t>
            </w:r>
          </w:p>
        </w:tc>
        <w:tc>
          <w:tcPr>
            <w:tcW w:w="235" w:type="pct"/>
            <w:shd w:val="clear" w:color="auto" w:fill="auto"/>
            <w:hideMark/>
          </w:tcPr>
          <w:p w14:paraId="1371D13F" w14:textId="632253E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</w:tcPr>
          <w:p w14:paraId="1BA421AA" w14:textId="4AF32C1B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8 months</w:t>
            </w:r>
          </w:p>
        </w:tc>
        <w:tc>
          <w:tcPr>
            <w:tcW w:w="277" w:type="pct"/>
          </w:tcPr>
          <w:p w14:paraId="25B2D00B" w14:textId="3DF963C2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U (“mean 10.8 physician apt; mean 4.2 visits to breast cancer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centre)</w:t>
            </w:r>
          </w:p>
        </w:tc>
      </w:tr>
      <w:tr w:rsidR="00871711" w:rsidRPr="00304658" w14:paraId="16529671" w14:textId="57E3F529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74FFDBC6" w14:textId="4564F1A6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Polinder 2009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Qb2xpbmRlcjwvQXV0aG9yPjxZZWFyPjIwMDk8L1llYXI+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Qb2xpbmRlcjwvQXV0aG9yPjxZZWFyPjIwMDk8L1llYXI+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Polinder, 2009, Verschuur, 2009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etherlands)</w:t>
            </w:r>
          </w:p>
        </w:tc>
        <w:tc>
          <w:tcPr>
            <w:tcW w:w="561" w:type="pct"/>
          </w:tcPr>
          <w:p w14:paraId="546235D3" w14:textId="5F6B18ED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ed two follow up strategies (nurse-led with doctor-led)</w:t>
            </w:r>
          </w:p>
        </w:tc>
        <w:tc>
          <w:tcPr>
            <w:tcW w:w="374" w:type="pct"/>
            <w:shd w:val="clear" w:color="auto" w:fill="auto"/>
            <w:hideMark/>
          </w:tcPr>
          <w:p w14:paraId="169F3D28" w14:textId="5541B24E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ISRCN91288232)</w:t>
            </w:r>
          </w:p>
        </w:tc>
        <w:tc>
          <w:tcPr>
            <w:tcW w:w="374" w:type="pct"/>
          </w:tcPr>
          <w:p w14:paraId="0EB3EE1D" w14:textId="1FD6510B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09 adults (Head and neck, TX)</w:t>
            </w:r>
          </w:p>
        </w:tc>
        <w:tc>
          <w:tcPr>
            <w:tcW w:w="383" w:type="pct"/>
            <w:shd w:val="clear" w:color="auto" w:fill="auto"/>
            <w:hideMark/>
          </w:tcPr>
          <w:p w14:paraId="07F35A92" w14:textId="1902E9F6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tand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follow up (Doctor)</w:t>
            </w:r>
          </w:p>
        </w:tc>
        <w:tc>
          <w:tcPr>
            <w:tcW w:w="458" w:type="pct"/>
          </w:tcPr>
          <w:p w14:paraId="70A0B307" w14:textId="7C21A73B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 Follow-Up</w:t>
            </w:r>
          </w:p>
        </w:tc>
        <w:tc>
          <w:tcPr>
            <w:tcW w:w="655" w:type="pct"/>
            <w:shd w:val="clear" w:color="auto" w:fill="auto"/>
            <w:hideMark/>
          </w:tcPr>
          <w:p w14:paraId="1DE63C7A" w14:textId="3F566655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Follow up care after head and neck surgery using standardised case forms</w:t>
            </w:r>
          </w:p>
        </w:tc>
        <w:tc>
          <w:tcPr>
            <w:tcW w:w="327" w:type="pct"/>
          </w:tcPr>
          <w:p w14:paraId="4F9129CD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0EFD8D58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0EEF7CDC" w14:textId="302423B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679DC101" w14:textId="64F6EDF2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280" w:type="pct"/>
            <w:shd w:val="clear" w:color="auto" w:fill="auto"/>
            <w:hideMark/>
          </w:tcPr>
          <w:p w14:paraId="2A024105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, Outpatient clinic</w:t>
            </w:r>
          </w:p>
        </w:tc>
        <w:tc>
          <w:tcPr>
            <w:tcW w:w="233" w:type="pct"/>
          </w:tcPr>
          <w:p w14:paraId="2091E2EE" w14:textId="0DB702CA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 follow up visits</w:t>
            </w:r>
          </w:p>
        </w:tc>
        <w:tc>
          <w:tcPr>
            <w:tcW w:w="235" w:type="pct"/>
            <w:shd w:val="clear" w:color="auto" w:fill="auto"/>
          </w:tcPr>
          <w:p w14:paraId="338527BF" w14:textId="3E41A419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  <w:tc>
          <w:tcPr>
            <w:tcW w:w="283" w:type="pct"/>
          </w:tcPr>
          <w:p w14:paraId="225B8BC8" w14:textId="31023A0E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2 months</w:t>
            </w:r>
          </w:p>
        </w:tc>
        <w:tc>
          <w:tcPr>
            <w:tcW w:w="277" w:type="pct"/>
          </w:tcPr>
          <w:p w14:paraId="271F35D8" w14:textId="1CCAF712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 (“82% people in nurse-led group received the 5 follow up visits”)</w:t>
            </w:r>
          </w:p>
          <w:p w14:paraId="5F410474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871711" w:rsidRPr="00304658" w14:paraId="4ACF06AE" w14:textId="5C54B8D2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79622E89" w14:textId="627D8896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awl 2002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SYXdsPC9BdXRob3I+PFllYXI+MjAwMjwvWWVhcj48UmVj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SYXdsPC9BdXRob3I+PFllYXI+MjAwMjwvWWVhcj48UmVj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Rawl et al., 2002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USA)</w:t>
            </w:r>
          </w:p>
        </w:tc>
        <w:tc>
          <w:tcPr>
            <w:tcW w:w="561" w:type="pct"/>
          </w:tcPr>
          <w:p w14:paraId="6014D6CC" w14:textId="7C39B5A0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ffectiveness of computer based nursing intervention </w:t>
            </w:r>
          </w:p>
        </w:tc>
        <w:tc>
          <w:tcPr>
            <w:tcW w:w="374" w:type="pct"/>
            <w:shd w:val="clear" w:color="auto" w:fill="auto"/>
            <w:hideMark/>
          </w:tcPr>
          <w:p w14:paraId="46A03488" w14:textId="56B7B12C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6B9263CE" w14:textId="7CB44C50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09 adults (Multiple, TX)</w:t>
            </w:r>
          </w:p>
        </w:tc>
        <w:tc>
          <w:tcPr>
            <w:tcW w:w="383" w:type="pct"/>
            <w:shd w:val="clear" w:color="auto" w:fill="auto"/>
            <w:hideMark/>
          </w:tcPr>
          <w:p w14:paraId="15D865B2" w14:textId="7577400E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2162BA89" w14:textId="55FD6778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uter-based nursing intervention</w:t>
            </w:r>
          </w:p>
        </w:tc>
        <w:tc>
          <w:tcPr>
            <w:tcW w:w="655" w:type="pct"/>
            <w:shd w:val="clear" w:color="auto" w:fill="auto"/>
            <w:hideMark/>
          </w:tcPr>
          <w:p w14:paraId="29C219D5" w14:textId="6000FFD0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ysical, mental, and resource needs were assessed using the com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uter-based using prompts from standardised menus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alternated with in-person clinic visits</w:t>
            </w:r>
          </w:p>
        </w:tc>
        <w:tc>
          <w:tcPr>
            <w:tcW w:w="327" w:type="pct"/>
          </w:tcPr>
          <w:p w14:paraId="757AE68A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DV</w:t>
            </w:r>
          </w:p>
          <w:p w14:paraId="06EB2BC8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50A09F18" w14:textId="06FB3DA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139C08D4" w14:textId="547C6431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; Computer-delivered, TC</w:t>
            </w:r>
          </w:p>
        </w:tc>
        <w:tc>
          <w:tcPr>
            <w:tcW w:w="280" w:type="pct"/>
            <w:shd w:val="clear" w:color="auto" w:fill="auto"/>
            <w:hideMark/>
          </w:tcPr>
          <w:p w14:paraId="640B5FE4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munity and Hospital</w:t>
            </w:r>
          </w:p>
        </w:tc>
        <w:tc>
          <w:tcPr>
            <w:tcW w:w="233" w:type="pct"/>
          </w:tcPr>
          <w:p w14:paraId="0E67FEB1" w14:textId="6844DB71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9 visits </w:t>
            </w:r>
          </w:p>
        </w:tc>
        <w:tc>
          <w:tcPr>
            <w:tcW w:w="235" w:type="pct"/>
            <w:shd w:val="clear" w:color="auto" w:fill="auto"/>
            <w:hideMark/>
          </w:tcPr>
          <w:p w14:paraId="236A947B" w14:textId="535E5E0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5 face-to-face (60 mins/session); 4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20 mins/session) </w:t>
            </w:r>
          </w:p>
        </w:tc>
        <w:tc>
          <w:tcPr>
            <w:tcW w:w="283" w:type="pct"/>
          </w:tcPr>
          <w:p w14:paraId="151ACEB3" w14:textId="4CF9BDA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8 weeks</w:t>
            </w:r>
          </w:p>
        </w:tc>
        <w:tc>
          <w:tcPr>
            <w:tcW w:w="277" w:type="pct"/>
          </w:tcPr>
          <w:p w14:paraId="39433299" w14:textId="30A1BF6B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38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ins</w:t>
            </w:r>
          </w:p>
        </w:tc>
      </w:tr>
      <w:tr w:rsidR="00871711" w:rsidRPr="00304658" w14:paraId="51B5FF54" w14:textId="61F8D70B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03400C71" w14:textId="09B32653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ajjad 2016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YWpqYWQ8L0F1dGhvcj48WWVhcj4yMDE2PC9ZZWFyPjxS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YWpqYWQ8L0F1dGhvcj48WWVhcj4yMDE2PC9ZZWFyPjxS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Sajjad et al., 2016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Pakistan)</w:t>
            </w:r>
          </w:p>
        </w:tc>
        <w:tc>
          <w:tcPr>
            <w:tcW w:w="561" w:type="pct"/>
          </w:tcPr>
          <w:p w14:paraId="6D71848D" w14:textId="52D24007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ffectiveness of nurse-led tailored intervention on QoL of breast cancer patients undergoing chemotherapy</w:t>
            </w:r>
          </w:p>
        </w:tc>
        <w:tc>
          <w:tcPr>
            <w:tcW w:w="374" w:type="pct"/>
            <w:shd w:val="clear" w:color="auto" w:fill="auto"/>
            <w:hideMark/>
          </w:tcPr>
          <w:p w14:paraId="4B2A0C9D" w14:textId="60F2BE19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2 groups,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BA (NR)</w:t>
            </w:r>
          </w:p>
        </w:tc>
        <w:tc>
          <w:tcPr>
            <w:tcW w:w="374" w:type="pct"/>
          </w:tcPr>
          <w:p w14:paraId="5E64E5E6" w14:textId="7CF27660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4 adults (Breast, TX)</w:t>
            </w:r>
          </w:p>
        </w:tc>
        <w:tc>
          <w:tcPr>
            <w:tcW w:w="383" w:type="pct"/>
            <w:shd w:val="clear" w:color="auto" w:fill="auto"/>
            <w:hideMark/>
          </w:tcPr>
          <w:p w14:paraId="3BF491B8" w14:textId="28FA4067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4907EA49" w14:textId="0F46C4D8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 educational intervention</w:t>
            </w:r>
          </w:p>
        </w:tc>
        <w:tc>
          <w:tcPr>
            <w:tcW w:w="655" w:type="pct"/>
            <w:shd w:val="clear" w:color="auto" w:fill="auto"/>
            <w:hideMark/>
          </w:tcPr>
          <w:p w14:paraId="30870CA6" w14:textId="639AE9CB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Individualized patient education,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written materials, along with emotional support plus regular TC follow up</w:t>
            </w:r>
          </w:p>
        </w:tc>
        <w:tc>
          <w:tcPr>
            <w:tcW w:w="327" w:type="pct"/>
          </w:tcPr>
          <w:p w14:paraId="6F78C04D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06763041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669E5413" w14:textId="7F25DED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763FF0BC" w14:textId="1A64F65E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, TC</w:t>
            </w:r>
          </w:p>
        </w:tc>
        <w:tc>
          <w:tcPr>
            <w:tcW w:w="280" w:type="pct"/>
            <w:shd w:val="clear" w:color="auto" w:fill="auto"/>
            <w:hideMark/>
          </w:tcPr>
          <w:p w14:paraId="0E034D5E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233" w:type="pct"/>
          </w:tcPr>
          <w:p w14:paraId="61469B66" w14:textId="34A35FAF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 meetings and 12 TC</w:t>
            </w:r>
          </w:p>
        </w:tc>
        <w:tc>
          <w:tcPr>
            <w:tcW w:w="235" w:type="pct"/>
            <w:shd w:val="clear" w:color="auto" w:fill="auto"/>
            <w:hideMark/>
          </w:tcPr>
          <w:p w14:paraId="2FBBC65F" w14:textId="4975570E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pprox.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60 min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n first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chemotherapy session and 15-30 min in the 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later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session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.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: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5-15 min delivered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x2 /week</w:t>
            </w:r>
          </w:p>
        </w:tc>
        <w:tc>
          <w:tcPr>
            <w:tcW w:w="283" w:type="pct"/>
          </w:tcPr>
          <w:p w14:paraId="668F9ADE" w14:textId="6A89DFF1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6 weeks</w:t>
            </w:r>
          </w:p>
        </w:tc>
        <w:tc>
          <w:tcPr>
            <w:tcW w:w="277" w:type="pct"/>
          </w:tcPr>
          <w:p w14:paraId="6B71E0E1" w14:textId="79338B5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stimated 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195-390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ins</w:t>
            </w:r>
          </w:p>
          <w:p w14:paraId="225EBB6E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871711" w:rsidRPr="00B07930" w14:paraId="53897D05" w14:textId="27493D29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4E112B08" w14:textId="1647927B" w:rsidR="00871711" w:rsidRPr="00B07930" w:rsidRDefault="00871711" w:rsidP="00C22244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lastRenderedPageBreak/>
              <w:t xml:space="preserve">Schuldheis 2000 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begin"/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instrText xml:space="preserve"> ADDIN EN.CITE &lt;EndNote&gt;&lt;Cite&gt;&lt;Author&gt;Schuldheis&lt;/Author&gt;&lt;Year&gt;2000&lt;/Year&gt;&lt;RecNum&gt;23739&lt;/RecNum&gt;&lt;DisplayText&gt;(Schuldheis, 2000)&lt;/DisplayText&gt;&lt;record&gt;&lt;rec-number&gt;23739&lt;/rec-number&gt;&lt;foreign-keys&gt;&lt;key app="EN" db-id="wtp9xadpcwzwzqet95bvw2rlzar5z9rwr2zw" timestamp="1463665983"&gt;23739&lt;/key&gt;&lt;/foreign-keys&gt;&lt;ref-type name="Thesis"&gt;32&lt;/ref-type&gt;&lt;contributors&gt;&lt;authors&gt;&lt;author&gt;Schuldheis, S. L.&lt;/author&gt;&lt;/authors&gt;&lt;/contributors&gt;&lt;titles&gt;&lt;title&gt;Evaluation of a nursing intervention for women experiencing treatment for breast cancer&lt;/title&gt;&lt;alt-title&gt;Evaluation of a Nursing Intervention for Women Experiencing Treatment for Breast Cancer&lt;/alt-title&gt;&lt;/titles&gt;&lt;pages&gt;185 p-185 p 1p&lt;/pages&gt;&lt;volume&gt;Ph.D.&lt;/volume&gt;&lt;keywords&gt;&lt;keyword&gt;Nursing Interventions -- Evaluation&lt;/keyword&gt;&lt;keyword&gt;Breast Neoplasms -- Nursing&lt;/keyword&gt;&lt;keyword&gt;Breast Neoplasms -- Therapy&lt;/keyword&gt;&lt;keyword&gt;Hispanics&lt;/keyword&gt;&lt;keyword&gt;Nursing Interventions -- Economics&lt;/keyword&gt;&lt;keyword&gt;Self Care&lt;/keyword&gt;&lt;keyword&gt;Functional Status&lt;/keyword&gt;&lt;keyword&gt;Productivity&lt;/keyword&gt;&lt;keyword&gt;Cost Benefit Analysis&lt;/keyword&gt;&lt;keyword&gt;Experimental Studies&lt;/keyword&gt;&lt;keyword&gt;Repeated Measures&lt;/keyword&gt;&lt;keyword&gt;Path Analysis&lt;/keyword&gt;&lt;keyword&gt;Nursing Outcomes&lt;/keyword&gt;&lt;keyword&gt;Oncologic Nursing&lt;/keyword&gt;&lt;keyword&gt;Community Health Nursing&lt;/keyword&gt;&lt;keyword&gt;Female&lt;/keyword&gt;&lt;keyword&gt;Human&lt;/keyword&gt;&lt;/keywords&gt;&lt;dates&gt;&lt;year&gt;2000&lt;/year&gt;&lt;/dates&gt;&lt;publisher&gt;University of Arizona&lt;/publisher&gt;&lt;isbn&gt;9780599705272&lt;/isbn&gt;&lt;urls&gt;&lt;related-urls&gt;&lt;url&gt;http://search.ebscohost.com/login.aspx?direct=true&amp;amp;db=rzh&amp;amp;AN=109875123&amp;amp;site=ehost-live&lt;/url&gt;&lt;/related-urls&gt;&lt;/urls&gt;&lt;remote-database-name&gt;rzh&lt;/remote-database-name&gt;&lt;remote-database-provider&gt;EBSCOhost&lt;/remote-database-provider&gt;&lt;/record&gt;&lt;/Cite&gt;&lt;/EndNote&gt;</w:instrTex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 w:themeColor="text1"/>
                <w:sz w:val="16"/>
                <w:szCs w:val="16"/>
                <w:lang w:val="en-GB"/>
              </w:rPr>
              <w:t>(Schuldheis, 2000)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 </w:t>
            </w: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(USA)</w:t>
            </w:r>
          </w:p>
        </w:tc>
        <w:tc>
          <w:tcPr>
            <w:tcW w:w="561" w:type="pct"/>
          </w:tcPr>
          <w:p w14:paraId="3EF8340A" w14:textId="0343AD31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Evaluate effectiveness and costs of community based nursing intervention in Hispanic women </w:t>
            </w:r>
          </w:p>
        </w:tc>
        <w:tc>
          <w:tcPr>
            <w:tcW w:w="374" w:type="pct"/>
            <w:shd w:val="clear" w:color="auto" w:fill="auto"/>
            <w:hideMark/>
          </w:tcPr>
          <w:p w14:paraId="03ACB2DE" w14:textId="36F70E9B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Secondary data analysis of RCT</w:t>
            </w:r>
          </w:p>
        </w:tc>
        <w:tc>
          <w:tcPr>
            <w:tcW w:w="374" w:type="pct"/>
          </w:tcPr>
          <w:p w14:paraId="79EB2835" w14:textId="4D7821F1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197 adults (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Breast, </w:t>
            </w: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TX)</w:t>
            </w:r>
          </w:p>
        </w:tc>
        <w:tc>
          <w:tcPr>
            <w:tcW w:w="383" w:type="pct"/>
            <w:shd w:val="clear" w:color="auto" w:fill="auto"/>
            <w:hideMark/>
          </w:tcPr>
          <w:p w14:paraId="4E764AC3" w14:textId="7A859BF2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400CD316" w14:textId="438D85F6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Self-help nursing intervention</w:t>
            </w:r>
          </w:p>
        </w:tc>
        <w:tc>
          <w:tcPr>
            <w:tcW w:w="655" w:type="pct"/>
            <w:shd w:val="clear" w:color="auto" w:fill="auto"/>
            <w:hideMark/>
          </w:tcPr>
          <w:p w14:paraId="2B1EECD0" w14:textId="4FB3CEAE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TC from nurse client managers to individuals. TC involved assessment and documented concerns related to the woman's treatment and </w:t>
            </w:r>
          </w:p>
        </w:tc>
        <w:tc>
          <w:tcPr>
            <w:tcW w:w="327" w:type="pct"/>
          </w:tcPr>
          <w:p w14:paraId="6AE2C4E8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SPEC</w:t>
            </w:r>
          </w:p>
          <w:p w14:paraId="18A8DA37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69E1630F" w14:textId="20C8330B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560D0DB5" w14:textId="5E21766D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1-to-1, TC </w:t>
            </w:r>
          </w:p>
        </w:tc>
        <w:tc>
          <w:tcPr>
            <w:tcW w:w="280" w:type="pct"/>
            <w:shd w:val="clear" w:color="auto" w:fill="auto"/>
            <w:hideMark/>
          </w:tcPr>
          <w:p w14:paraId="4DD3BD02" w14:textId="77777777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Home and hospital</w:t>
            </w:r>
          </w:p>
        </w:tc>
        <w:tc>
          <w:tcPr>
            <w:tcW w:w="233" w:type="pct"/>
          </w:tcPr>
          <w:p w14:paraId="08024967" w14:textId="15AEE785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Average 25 TC over study</w:t>
            </w:r>
          </w:p>
          <w:p w14:paraId="4718B273" w14:textId="0D8A26E1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235" w:type="pct"/>
            <w:shd w:val="clear" w:color="auto" w:fill="auto"/>
          </w:tcPr>
          <w:p w14:paraId="4F06D0EA" w14:textId="57DB272C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TC: average 27 mins</w:t>
            </w:r>
          </w:p>
        </w:tc>
        <w:tc>
          <w:tcPr>
            <w:tcW w:w="283" w:type="pct"/>
          </w:tcPr>
          <w:p w14:paraId="46AC273A" w14:textId="4635DDB1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07930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10 weeks</w:t>
            </w:r>
          </w:p>
        </w:tc>
        <w:tc>
          <w:tcPr>
            <w:tcW w:w="277" w:type="pct"/>
          </w:tcPr>
          <w:p w14:paraId="3FBC0B56" w14:textId="331BA51F" w:rsidR="00871711" w:rsidRPr="00B07930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675 mins</w:t>
            </w:r>
          </w:p>
        </w:tc>
      </w:tr>
      <w:tr w:rsidR="00871711" w:rsidRPr="00EC07A0" w14:paraId="689DAA4D" w14:textId="2C0BB9FC" w:rsidTr="00871711">
        <w:trPr>
          <w:trHeight w:val="526"/>
        </w:trPr>
        <w:tc>
          <w:tcPr>
            <w:tcW w:w="326" w:type="pct"/>
            <w:shd w:val="clear" w:color="auto" w:fill="auto"/>
            <w:hideMark/>
          </w:tcPr>
          <w:p w14:paraId="5C8E04C1" w14:textId="686B578B" w:rsidR="00871711" w:rsidRPr="00EC07A0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heppard 2009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aGVwcGFyZDwvQXV0aG9yPjxZZWFyPjIwMDk8L1llYXI+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aGVwcGFyZDwvQXV0aG9yPjxZZWFyPjIwMDk8L1llYXI+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Sheppard et al., 2009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K)</w:t>
            </w:r>
          </w:p>
        </w:tc>
        <w:tc>
          <w:tcPr>
            <w:tcW w:w="561" w:type="pct"/>
          </w:tcPr>
          <w:p w14:paraId="2401F3B2" w14:textId="538C01E1" w:rsidR="00871711" w:rsidRPr="00EC07A0" w:rsidRDefault="00871711" w:rsidP="00C0593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16"/>
                <w:szCs w:val="16"/>
              </w:rPr>
            </w:pPr>
            <w:r w:rsidRPr="00EC07A0">
              <w:rPr>
                <w:rFonts w:asciiTheme="majorHAnsi" w:hAnsiTheme="majorHAnsi" w:cs="Times New Roman"/>
                <w:sz w:val="16"/>
                <w:szCs w:val="16"/>
              </w:rPr>
              <w:t>Compared point of need access to specialist care</w:t>
            </w:r>
          </w:p>
          <w:p w14:paraId="0A744C48" w14:textId="3D30F253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hAnsiTheme="majorHAnsi" w:cs="Times New Roman"/>
                <w:sz w:val="16"/>
                <w:szCs w:val="16"/>
              </w:rPr>
              <w:t>via the nurse specialist, compared to routine hospital base review</w:t>
            </w:r>
          </w:p>
        </w:tc>
        <w:tc>
          <w:tcPr>
            <w:tcW w:w="374" w:type="pct"/>
            <w:shd w:val="clear" w:color="auto" w:fill="auto"/>
            <w:hideMark/>
          </w:tcPr>
          <w:p w14:paraId="4F593515" w14:textId="67F4764B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3D621B64" w14:textId="6DED8E47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37 adults (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Breast, </w:t>
            </w: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urv)</w:t>
            </w:r>
          </w:p>
        </w:tc>
        <w:tc>
          <w:tcPr>
            <w:tcW w:w="383" w:type="pct"/>
            <w:shd w:val="clear" w:color="auto" w:fill="auto"/>
            <w:hideMark/>
          </w:tcPr>
          <w:p w14:paraId="38271BEB" w14:textId="59E900B2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0269CFB0" w14:textId="7EFA0D9B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cess to specialist care via the nurse specialist</w:t>
            </w:r>
          </w:p>
        </w:tc>
        <w:tc>
          <w:tcPr>
            <w:tcW w:w="655" w:type="pct"/>
            <w:shd w:val="clear" w:color="auto" w:fill="auto"/>
            <w:hideMark/>
          </w:tcPr>
          <w:p w14:paraId="4F66CF20" w14:textId="470ABFB8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Women were given breast care nurse contact details and told to contact based on need</w:t>
            </w:r>
          </w:p>
        </w:tc>
        <w:tc>
          <w:tcPr>
            <w:tcW w:w="327" w:type="pct"/>
          </w:tcPr>
          <w:p w14:paraId="3B5AF647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2BA6CDFF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1687E852" w14:textId="39397F10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26E45E6D" w14:textId="162DBA37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ace-to-face</w:t>
            </w:r>
          </w:p>
        </w:tc>
        <w:tc>
          <w:tcPr>
            <w:tcW w:w="280" w:type="pct"/>
            <w:shd w:val="clear" w:color="auto" w:fill="auto"/>
            <w:hideMark/>
          </w:tcPr>
          <w:p w14:paraId="220744A8" w14:textId="77777777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233" w:type="pct"/>
          </w:tcPr>
          <w:p w14:paraId="48CCD8C2" w14:textId="6A0A3E0C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s required</w:t>
            </w:r>
          </w:p>
        </w:tc>
        <w:tc>
          <w:tcPr>
            <w:tcW w:w="235" w:type="pct"/>
            <w:shd w:val="clear" w:color="auto" w:fill="auto"/>
          </w:tcPr>
          <w:p w14:paraId="0BE19855" w14:textId="18B81E83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</w:tcPr>
          <w:p w14:paraId="5280284F" w14:textId="339C92CA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EC07A0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18 months </w:t>
            </w:r>
          </w:p>
        </w:tc>
        <w:tc>
          <w:tcPr>
            <w:tcW w:w="277" w:type="pct"/>
          </w:tcPr>
          <w:p w14:paraId="58EAC6EC" w14:textId="5234222E" w:rsidR="00871711" w:rsidRPr="00EC07A0" w:rsidRDefault="00871711" w:rsidP="00C0593C">
            <w:pPr>
              <w:rPr>
                <w:rFonts w:asciiTheme="majorHAnsi" w:eastAsia="Times New Roman" w:hAnsiTheme="majorHAnsi" w:cs="Times New Roman"/>
                <w:color w:val="FF0000"/>
                <w:sz w:val="16"/>
                <w:szCs w:val="16"/>
                <w:lang w:val="en-GB"/>
              </w:rPr>
            </w:pPr>
            <w:r w:rsidRPr="00EC07A0">
              <w:rPr>
                <w:rFonts w:asciiTheme="majorHAnsi" w:hAnsiTheme="majorHAnsi" w:cs="Times New Roman"/>
                <w:sz w:val="16"/>
                <w:szCs w:val="16"/>
              </w:rPr>
              <w:t>Total: 61 contacts, incident rate of 0.38 contacts per person year</w:t>
            </w:r>
            <w:r w:rsidRPr="00EC07A0">
              <w:rPr>
                <w:rFonts w:asciiTheme="majorHAnsi" w:eastAsia="Times New Roman" w:hAnsiTheme="majorHAnsi" w:cs="Times New Roman"/>
                <w:color w:val="FF0000"/>
                <w:sz w:val="16"/>
                <w:szCs w:val="16"/>
                <w:lang w:val="en-GB"/>
              </w:rPr>
              <w:t xml:space="preserve"> </w:t>
            </w:r>
          </w:p>
        </w:tc>
      </w:tr>
      <w:tr w:rsidR="00871711" w:rsidRPr="00304658" w14:paraId="1267107D" w14:textId="1A1DC083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6C0790B4" w14:textId="21009B45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trand 2011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dHJhbmQ8L0F1dGhvcj48WWVhcj4yMDExPC9ZZWFyPjxS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TdHJhbmQ8L0F1dGhvcj48WWVhcj4yMDExPC9ZZWFyPjxS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Strand et al., 2011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Sweden)</w:t>
            </w:r>
          </w:p>
        </w:tc>
        <w:tc>
          <w:tcPr>
            <w:tcW w:w="561" w:type="pct"/>
          </w:tcPr>
          <w:p w14:paraId="18BF1A59" w14:textId="0E97B82C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e nurse-led follow-up with surgeon follow-up after rectal cancer surgery</w:t>
            </w:r>
          </w:p>
        </w:tc>
        <w:tc>
          <w:tcPr>
            <w:tcW w:w="374" w:type="pct"/>
            <w:shd w:val="clear" w:color="auto" w:fill="auto"/>
            <w:hideMark/>
          </w:tcPr>
          <w:p w14:paraId="79473476" w14:textId="4DB516F0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292F2EE1" w14:textId="6867B73D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10 adults (Colorectal/anus, Surv)</w:t>
            </w:r>
          </w:p>
        </w:tc>
        <w:tc>
          <w:tcPr>
            <w:tcW w:w="383" w:type="pct"/>
            <w:shd w:val="clear" w:color="auto" w:fill="auto"/>
            <w:hideMark/>
          </w:tcPr>
          <w:p w14:paraId="358907D4" w14:textId="756D0804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rgeon follow-up</w:t>
            </w:r>
          </w:p>
        </w:tc>
        <w:tc>
          <w:tcPr>
            <w:tcW w:w="458" w:type="pct"/>
          </w:tcPr>
          <w:p w14:paraId="37CDD048" w14:textId="4D3D32DE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 follow-up</w:t>
            </w:r>
          </w:p>
        </w:tc>
        <w:tc>
          <w:tcPr>
            <w:tcW w:w="655" w:type="pct"/>
            <w:shd w:val="clear" w:color="auto" w:fill="auto"/>
            <w:hideMark/>
          </w:tcPr>
          <w:p w14:paraId="64FE2AC0" w14:textId="30513E3F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rotocolised.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Bowel function and symptoms recorded,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performed abdominal, rectal (and rectoscopy) or perineal examinations were performed. Blood samples and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CEA were drawn when indicated. Radiological referrals made as required</w:t>
            </w:r>
          </w:p>
        </w:tc>
        <w:tc>
          <w:tcPr>
            <w:tcW w:w="327" w:type="pct"/>
          </w:tcPr>
          <w:p w14:paraId="6DCC50F7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524B10DC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5EA9BD7C" w14:textId="24D2AEF3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4AEBE74F" w14:textId="25B3E21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</w:p>
        </w:tc>
        <w:tc>
          <w:tcPr>
            <w:tcW w:w="280" w:type="pct"/>
            <w:shd w:val="clear" w:color="auto" w:fill="auto"/>
            <w:hideMark/>
          </w:tcPr>
          <w:p w14:paraId="5715AFEB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spital</w:t>
            </w:r>
          </w:p>
        </w:tc>
        <w:tc>
          <w:tcPr>
            <w:tcW w:w="233" w:type="pct"/>
          </w:tcPr>
          <w:p w14:paraId="3846338B" w14:textId="51E62A1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p to 8 sessions</w:t>
            </w:r>
          </w:p>
        </w:tc>
        <w:tc>
          <w:tcPr>
            <w:tcW w:w="235" w:type="pct"/>
            <w:shd w:val="clear" w:color="auto" w:fill="auto"/>
            <w:hideMark/>
          </w:tcPr>
          <w:p w14:paraId="760AABA0" w14:textId="33DEDA19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nsultations:  avg 23 mins (17 – 33 mins)</w:t>
            </w:r>
          </w:p>
        </w:tc>
        <w:tc>
          <w:tcPr>
            <w:tcW w:w="283" w:type="pct"/>
          </w:tcPr>
          <w:p w14:paraId="553A42AA" w14:textId="1274E61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p to 5 years</w:t>
            </w:r>
          </w:p>
        </w:tc>
        <w:tc>
          <w:tcPr>
            <w:tcW w:w="277" w:type="pct"/>
          </w:tcPr>
          <w:p w14:paraId="026F2F12" w14:textId="243E708F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82 nurse consultations</w:t>
            </w:r>
          </w:p>
        </w:tc>
      </w:tr>
      <w:tr w:rsidR="00871711" w:rsidRPr="00304658" w14:paraId="75093AF9" w14:textId="7E6D88F9" w:rsidTr="00871711">
        <w:trPr>
          <w:trHeight w:val="860"/>
        </w:trPr>
        <w:tc>
          <w:tcPr>
            <w:tcW w:w="326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16F04C87" w14:textId="7B0454F7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Uitdehaag 2014 (Netherlands)</w:t>
            </w:r>
          </w:p>
        </w:tc>
        <w:tc>
          <w:tcPr>
            <w:tcW w:w="561" w:type="pct"/>
            <w:tcBorders>
              <w:bottom w:val="single" w:sz="4" w:space="0" w:color="auto"/>
            </w:tcBorders>
          </w:tcPr>
          <w:p w14:paraId="3CC9D3A3" w14:textId="38BB0473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e nurse-led follow-up at home with traditional medical outpatient clinic follow-up</w:t>
            </w:r>
          </w:p>
        </w:tc>
        <w:tc>
          <w:tcPr>
            <w:tcW w:w="374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1BB4849A" w14:textId="62C297CE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TR687, ISRCTN86515732)</w:t>
            </w:r>
          </w:p>
        </w:tc>
        <w:tc>
          <w:tcPr>
            <w:tcW w:w="374" w:type="pct"/>
            <w:tcBorders>
              <w:bottom w:val="single" w:sz="4" w:space="0" w:color="auto"/>
            </w:tcBorders>
          </w:tcPr>
          <w:p w14:paraId="5EF9E871" w14:textId="58383325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38 adults (Multiple, EoL)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61F831DE" w14:textId="7B8C8658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  <w:tcBorders>
              <w:bottom w:val="single" w:sz="4" w:space="0" w:color="auto"/>
            </w:tcBorders>
          </w:tcPr>
          <w:p w14:paraId="6418BDDD" w14:textId="05E9F5EF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 led follow up</w:t>
            </w:r>
          </w:p>
        </w:tc>
        <w:tc>
          <w:tcPr>
            <w:tcW w:w="655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099E0C4F" w14:textId="6DBC1905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 care focused primarily on relief of patients’ suffering and complaints</w:t>
            </w:r>
          </w:p>
        </w:tc>
        <w:tc>
          <w:tcPr>
            <w:tcW w:w="327" w:type="pct"/>
            <w:tcBorders>
              <w:bottom w:val="single" w:sz="4" w:space="0" w:color="auto"/>
            </w:tcBorders>
          </w:tcPr>
          <w:p w14:paraId="418E70C0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</w:t>
            </w:r>
          </w:p>
          <w:p w14:paraId="108852BD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48659DFF" w14:textId="58DAE01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7ED4B5DA" w14:textId="09147ED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, TC</w:t>
            </w:r>
          </w:p>
        </w:tc>
        <w:tc>
          <w:tcPr>
            <w:tcW w:w="280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4151565E" w14:textId="721EB69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, Outpatient clinic</w:t>
            </w:r>
          </w:p>
        </w:tc>
        <w:tc>
          <w:tcPr>
            <w:tcW w:w="233" w:type="pct"/>
            <w:tcBorders>
              <w:bottom w:val="single" w:sz="4" w:space="0" w:color="auto"/>
            </w:tcBorders>
          </w:tcPr>
          <w:p w14:paraId="043A0993" w14:textId="05E95B3F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p to 14 sessions, TC available between visits</w:t>
            </w:r>
          </w:p>
        </w:tc>
        <w:tc>
          <w:tcPr>
            <w:tcW w:w="235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686B3CD2" w14:textId="32451F7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: 15 min, Home visits: 56.5 mins</w:t>
            </w:r>
          </w:p>
        </w:tc>
        <w:tc>
          <w:tcPr>
            <w:tcW w:w="283" w:type="pct"/>
            <w:tcBorders>
              <w:bottom w:val="single" w:sz="4" w:space="0" w:color="auto"/>
            </w:tcBorders>
          </w:tcPr>
          <w:p w14:paraId="540A960E" w14:textId="0670C9D9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p to 13 months</w:t>
            </w:r>
          </w:p>
        </w:tc>
        <w:tc>
          <w:tcPr>
            <w:tcW w:w="277" w:type="pct"/>
            <w:tcBorders>
              <w:bottom w:val="single" w:sz="4" w:space="0" w:color="auto"/>
            </w:tcBorders>
          </w:tcPr>
          <w:p w14:paraId="4B2CA495" w14:textId="2B579F58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tal delivered to the nurse-led group: 268 visits, 95 TC</w:t>
            </w:r>
          </w:p>
        </w:tc>
      </w:tr>
      <w:tr w:rsidR="00871711" w:rsidRPr="007E79DD" w14:paraId="7F089395" w14:textId="0AB2B6BB" w:rsidTr="00871711">
        <w:trPr>
          <w:trHeight w:val="860"/>
        </w:trPr>
        <w:tc>
          <w:tcPr>
            <w:tcW w:w="326" w:type="pct"/>
            <w:shd w:val="clear" w:color="000000" w:fill="auto"/>
            <w:hideMark/>
          </w:tcPr>
          <w:p w14:paraId="7E2857DE" w14:textId="52886177" w:rsidR="00871711" w:rsidRPr="007E79DD" w:rsidRDefault="00871711" w:rsidP="00C22244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Walczak 2014 </w:t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begin">
                <w:fldData xml:space="preserve">PEVuZE5vdGU+PENpdGU+PEF1dGhvcj5XYWxjemFrPC9BdXRob3I+PFllYXI+MjAxNDwvWWVhcj48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begin">
                <w:fldData xml:space="preserve">PEVuZE5vdGU+PENpdGU+PEF1dGhvcj5XYWxjemFrPC9BdXRob3I+PFllYXI+MjAxNDwvWWVhcj48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end"/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 w:themeColor="text1"/>
                <w:sz w:val="16"/>
                <w:szCs w:val="16"/>
                <w:lang w:val="en-GB"/>
              </w:rPr>
              <w:t>(Walczak et al., 2017, Walczak, 2013, Walczak, 2014)</w:t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end"/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 (Australia)</w:t>
            </w:r>
          </w:p>
        </w:tc>
        <w:tc>
          <w:tcPr>
            <w:tcW w:w="561" w:type="pct"/>
            <w:shd w:val="clear" w:color="000000" w:fill="auto"/>
          </w:tcPr>
          <w:p w14:paraId="277B6B1B" w14:textId="662418B5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7E79DD">
              <w:rPr>
                <w:rFonts w:asciiTheme="majorHAnsi" w:hAnsiTheme="majorHAnsi"/>
                <w:sz w:val="16"/>
                <w:szCs w:val="16"/>
              </w:rPr>
              <w:t>Ef</w:t>
            </w:r>
            <w:r w:rsidRPr="007E79DD">
              <w:rPr>
                <w:rFonts w:asciiTheme="majorHAnsi" w:hAnsiTheme="majorHAnsi" w:cs="Adv OT 86318 0fb+fb"/>
                <w:sz w:val="16"/>
                <w:szCs w:val="16"/>
              </w:rPr>
              <w:t>fi</w:t>
            </w:r>
            <w:r w:rsidRPr="007E79DD">
              <w:rPr>
                <w:rFonts w:asciiTheme="majorHAnsi" w:hAnsiTheme="majorHAnsi"/>
                <w:sz w:val="16"/>
                <w:szCs w:val="16"/>
              </w:rPr>
              <w:t>cacy of a nurse-</w:t>
            </w:r>
            <w:r>
              <w:rPr>
                <w:rFonts w:asciiTheme="majorHAnsi" w:hAnsiTheme="majorHAnsi"/>
                <w:sz w:val="16"/>
                <w:szCs w:val="16"/>
              </w:rPr>
              <w:t>led</w:t>
            </w:r>
            <w:r w:rsidRPr="007E79DD">
              <w:rPr>
                <w:rFonts w:asciiTheme="majorHAnsi" w:hAnsiTheme="majorHAnsi"/>
                <w:sz w:val="16"/>
                <w:szCs w:val="16"/>
              </w:rPr>
              <w:t xml:space="preserve"> communication support program for patients with advanced, incurable cancer </w:t>
            </w:r>
          </w:p>
        </w:tc>
        <w:tc>
          <w:tcPr>
            <w:tcW w:w="374" w:type="pct"/>
            <w:shd w:val="clear" w:color="000000" w:fill="auto"/>
            <w:hideMark/>
          </w:tcPr>
          <w:p w14:paraId="6CBFD1C3" w14:textId="5930F0C1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Parallel </w:t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RCT (ACTRN12610000724077)</w:t>
            </w:r>
          </w:p>
        </w:tc>
        <w:tc>
          <w:tcPr>
            <w:tcW w:w="374" w:type="pct"/>
            <w:shd w:val="clear" w:color="000000" w:fill="auto"/>
          </w:tcPr>
          <w:p w14:paraId="0AAB9274" w14:textId="6F4F81EC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110 adults (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Advanced cancer, </w:t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EoL)</w:t>
            </w:r>
          </w:p>
        </w:tc>
        <w:tc>
          <w:tcPr>
            <w:tcW w:w="383" w:type="pct"/>
            <w:shd w:val="clear" w:color="000000" w:fill="auto"/>
            <w:hideMark/>
          </w:tcPr>
          <w:p w14:paraId="07BF5666" w14:textId="0D4591FC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  <w:shd w:val="clear" w:color="000000" w:fill="auto"/>
          </w:tcPr>
          <w:p w14:paraId="2F5B6E54" w14:textId="6C9AE4BA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Nurse-led communication support</w:t>
            </w:r>
          </w:p>
        </w:tc>
        <w:tc>
          <w:tcPr>
            <w:tcW w:w="655" w:type="pct"/>
            <w:shd w:val="clear" w:color="000000" w:fill="auto"/>
            <w:hideMark/>
          </w:tcPr>
          <w:p w14:paraId="52624EFC" w14:textId="2438BA9A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Structured patient and carer communication s</w:t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upport 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p</w:t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rogram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 aimed at improving </w:t>
            </w: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communication </w:t>
            </w:r>
            <w:r w:rsidRPr="007E79DD">
              <w:rPr>
                <w:rFonts w:asciiTheme="majorHAnsi" w:hAnsiTheme="majorHAnsi"/>
                <w:sz w:val="16"/>
                <w:szCs w:val="16"/>
              </w:rPr>
              <w:t xml:space="preserve">to assist them in discussing prognosis and </w:t>
            </w:r>
            <w:r>
              <w:rPr>
                <w:rFonts w:asciiTheme="majorHAnsi" w:hAnsiTheme="majorHAnsi"/>
                <w:sz w:val="16"/>
                <w:szCs w:val="16"/>
              </w:rPr>
              <w:t>EoL</w:t>
            </w:r>
            <w:r w:rsidRPr="007E79DD">
              <w:rPr>
                <w:rFonts w:asciiTheme="majorHAnsi" w:hAnsiTheme="majorHAnsi"/>
                <w:sz w:val="16"/>
                <w:szCs w:val="16"/>
              </w:rPr>
              <w:t xml:space="preserve"> care</w:t>
            </w:r>
          </w:p>
        </w:tc>
        <w:tc>
          <w:tcPr>
            <w:tcW w:w="327" w:type="pct"/>
            <w:shd w:val="clear" w:color="000000" w:fill="auto"/>
          </w:tcPr>
          <w:p w14:paraId="5FD3E4D7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SPEC</w:t>
            </w:r>
          </w:p>
          <w:p w14:paraId="5EFEEA10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1141690C" w14:textId="74665F78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000000" w:fill="auto"/>
            <w:hideMark/>
          </w:tcPr>
          <w:p w14:paraId="524C279C" w14:textId="06F0B570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, TC</w:t>
            </w:r>
          </w:p>
        </w:tc>
        <w:tc>
          <w:tcPr>
            <w:tcW w:w="280" w:type="pct"/>
            <w:shd w:val="clear" w:color="000000" w:fill="auto"/>
            <w:hideMark/>
          </w:tcPr>
          <w:p w14:paraId="4E987B8A" w14:textId="0FFC204D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, Outpatient clinic</w:t>
            </w:r>
          </w:p>
        </w:tc>
        <w:tc>
          <w:tcPr>
            <w:tcW w:w="233" w:type="pct"/>
            <w:shd w:val="clear" w:color="000000" w:fill="auto"/>
          </w:tcPr>
          <w:p w14:paraId="01759734" w14:textId="645E3DC7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7E79D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2 sessions: (1) a face-to-face meeting and (2) a 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TC </w:t>
            </w:r>
          </w:p>
        </w:tc>
        <w:tc>
          <w:tcPr>
            <w:tcW w:w="235" w:type="pct"/>
            <w:shd w:val="clear" w:color="000000" w:fill="auto"/>
            <w:hideMark/>
          </w:tcPr>
          <w:p w14:paraId="4AC83E3D" w14:textId="592D6103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Meeting: 90 mins, TC: 30 mins</w:t>
            </w:r>
          </w:p>
        </w:tc>
        <w:tc>
          <w:tcPr>
            <w:tcW w:w="283" w:type="pct"/>
            <w:shd w:val="clear" w:color="000000" w:fill="auto"/>
          </w:tcPr>
          <w:p w14:paraId="5F869B09" w14:textId="413AE2F6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1-2 weeks</w:t>
            </w:r>
          </w:p>
        </w:tc>
        <w:tc>
          <w:tcPr>
            <w:tcW w:w="277" w:type="pct"/>
            <w:shd w:val="clear" w:color="000000" w:fill="auto"/>
          </w:tcPr>
          <w:p w14:paraId="0518EC2B" w14:textId="368BE07E" w:rsidR="00871711" w:rsidRPr="007E79D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120 mins</w:t>
            </w:r>
          </w:p>
        </w:tc>
      </w:tr>
      <w:tr w:rsidR="00871711" w:rsidRPr="00304658" w14:paraId="0C6FACC7" w14:textId="2828E4FF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0712AAC7" w14:textId="475D9CEB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Wells 2004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XZWxsczwvQXV0aG9yPjxZZWFyPjIwMDQ8L1llYXI+PFJl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XZWxsczwvQXV0aG9yPjxZZWFyPjIwMDQ8L1llYXI+PFJl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Wells et al., 2004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UK)</w:t>
            </w:r>
          </w:p>
        </w:tc>
        <w:tc>
          <w:tcPr>
            <w:tcW w:w="561" w:type="pct"/>
          </w:tcPr>
          <w:p w14:paraId="62C5C1A7" w14:textId="2AF68466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ffectiveness of nurse-led early discharge clinic </w:t>
            </w:r>
          </w:p>
        </w:tc>
        <w:tc>
          <w:tcPr>
            <w:tcW w:w="374" w:type="pct"/>
            <w:shd w:val="clear" w:color="auto" w:fill="auto"/>
            <w:hideMark/>
          </w:tcPr>
          <w:p w14:paraId="722E3A47" w14:textId="6F538928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654846B9" w14:textId="37064C63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08 adults (Breast, TX)</w:t>
            </w:r>
          </w:p>
        </w:tc>
        <w:tc>
          <w:tcPr>
            <w:tcW w:w="383" w:type="pct"/>
            <w:shd w:val="clear" w:color="auto" w:fill="auto"/>
            <w:hideMark/>
          </w:tcPr>
          <w:p w14:paraId="7D956EC3" w14:textId="4157CC60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77E3E62A" w14:textId="3FF55201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 early d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scharge</w:t>
            </w:r>
          </w:p>
        </w:tc>
        <w:tc>
          <w:tcPr>
            <w:tcW w:w="655" w:type="pct"/>
            <w:shd w:val="clear" w:color="auto" w:fill="auto"/>
            <w:hideMark/>
          </w:tcPr>
          <w:p w14:paraId="68C72885" w14:textId="61A451D3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Individualised tailored care incl. a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ssessment, information and education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rovision, home visit, and daily TC </w:t>
            </w:r>
          </w:p>
        </w:tc>
        <w:tc>
          <w:tcPr>
            <w:tcW w:w="327" w:type="pct"/>
          </w:tcPr>
          <w:p w14:paraId="166981DF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 and GEN</w:t>
            </w:r>
          </w:p>
          <w:p w14:paraId="68A8047A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4470744F" w14:textId="4AA8EDE6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29F37D2D" w14:textId="3FF0EE5F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F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e-to-face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, TC</w:t>
            </w:r>
          </w:p>
        </w:tc>
        <w:tc>
          <w:tcPr>
            <w:tcW w:w="280" w:type="pct"/>
            <w:shd w:val="clear" w:color="auto" w:fill="auto"/>
            <w:hideMark/>
          </w:tcPr>
          <w:p w14:paraId="7D15F2A6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, Outpatient clinic</w:t>
            </w:r>
          </w:p>
        </w:tc>
        <w:tc>
          <w:tcPr>
            <w:tcW w:w="233" w:type="pct"/>
          </w:tcPr>
          <w:p w14:paraId="1D316441" w14:textId="47B075A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Multiple session plus home visits, daily TC</w:t>
            </w:r>
          </w:p>
        </w:tc>
        <w:tc>
          <w:tcPr>
            <w:tcW w:w="235" w:type="pct"/>
            <w:shd w:val="clear" w:color="auto" w:fill="auto"/>
            <w:hideMark/>
          </w:tcPr>
          <w:p w14:paraId="4E0AB933" w14:textId="0BD045D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otal: TC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: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verage 17 min, p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eoperative education 45 min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; Discharge preparation 75min, w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ekday 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post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-op visits, average of 66 min; d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istrict nurse visits 87.6 min </w:t>
            </w:r>
          </w:p>
        </w:tc>
        <w:tc>
          <w:tcPr>
            <w:tcW w:w="283" w:type="pct"/>
          </w:tcPr>
          <w:p w14:paraId="11549910" w14:textId="57304F7A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>2 weeks</w:t>
            </w:r>
          </w:p>
        </w:tc>
        <w:tc>
          <w:tcPr>
            <w:tcW w:w="277" w:type="pct"/>
          </w:tcPr>
          <w:p w14:paraId="43E5C707" w14:textId="7365DA0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90 mins</w:t>
            </w:r>
          </w:p>
        </w:tc>
      </w:tr>
      <w:tr w:rsidR="00871711" w:rsidRPr="00BC713D" w14:paraId="1C24471B" w14:textId="611140D1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3343FA34" w14:textId="0AAE8246" w:rsidR="00871711" w:rsidRPr="00BC713D" w:rsidRDefault="00871711" w:rsidP="00C22244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lastRenderedPageBreak/>
              <w:t xml:space="preserve">Wells 2008 </w:t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begin">
                <w:fldData xml:space="preserve">PEVuZE5vdGU+PENpdGU+PEF1dGhvcj5XZWxsczwvQXV0aG9yPjxZZWFyPjIwMDg8L1llYXI+PFJl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begin">
                <w:fldData xml:space="preserve">PEVuZE5vdGU+PENpdGU+PEF1dGhvcj5XZWxsczwvQXV0aG9yPjxZZWFyPjIwMDg8L1llYXI+PFJl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end"/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 w:themeColor="text1"/>
                <w:sz w:val="16"/>
                <w:szCs w:val="16"/>
                <w:lang w:val="en-GB"/>
              </w:rPr>
              <w:t>(Wells et al., 2008)</w:t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fldChar w:fldCharType="end"/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 (UK)</w:t>
            </w:r>
          </w:p>
        </w:tc>
        <w:tc>
          <w:tcPr>
            <w:tcW w:w="561" w:type="pct"/>
          </w:tcPr>
          <w:p w14:paraId="22C1B774" w14:textId="5648FA22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Compared nurse-led clinic with 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medical</w:t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 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review </w:t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clinic in people undergoing radiotherapy for head and neck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51E2614D" w14:textId="2957713B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2 groups, CBA (NR)</w:t>
            </w:r>
          </w:p>
        </w:tc>
        <w:tc>
          <w:tcPr>
            <w:tcW w:w="374" w:type="pct"/>
          </w:tcPr>
          <w:p w14:paraId="1EFBC221" w14:textId="500DCBCD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43 adults (Head and Neck, TX)</w:t>
            </w:r>
          </w:p>
        </w:tc>
        <w:tc>
          <w:tcPr>
            <w:tcW w:w="383" w:type="pct"/>
            <w:shd w:val="clear" w:color="auto" w:fill="auto"/>
            <w:hideMark/>
          </w:tcPr>
          <w:p w14:paraId="6D2EBEB4" w14:textId="2B0DEB6F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47AD7BE5" w14:textId="4C13B4DA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Nurse-led Clinic</w:t>
            </w:r>
          </w:p>
        </w:tc>
        <w:tc>
          <w:tcPr>
            <w:tcW w:w="655" w:type="pct"/>
            <w:shd w:val="clear" w:color="auto" w:fill="auto"/>
            <w:hideMark/>
          </w:tcPr>
          <w:p w14:paraId="3556DEC6" w14:textId="7D01C347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Weekly review by the nurse specialist, (protocolised). Review included information and support provision, symptom management and liaison with the MDT</w:t>
            </w:r>
          </w:p>
        </w:tc>
        <w:tc>
          <w:tcPr>
            <w:tcW w:w="327" w:type="pct"/>
          </w:tcPr>
          <w:p w14:paraId="4DBB655F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SPEC</w:t>
            </w:r>
          </w:p>
          <w:p w14:paraId="292CDF08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6D8428A5" w14:textId="3974F080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6C8C2AA5" w14:textId="7CF1232A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1-to-1, F</w:t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ace-to-face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, TC</w:t>
            </w: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280" w:type="pct"/>
            <w:shd w:val="clear" w:color="auto" w:fill="auto"/>
            <w:hideMark/>
          </w:tcPr>
          <w:p w14:paraId="584CF673" w14:textId="77777777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Outpatient</w:t>
            </w:r>
          </w:p>
        </w:tc>
        <w:tc>
          <w:tcPr>
            <w:tcW w:w="233" w:type="pct"/>
          </w:tcPr>
          <w:p w14:paraId="44E52D1C" w14:textId="3E4B15B5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Weekly review</w:t>
            </w: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 xml:space="preserve"> during treatment</w:t>
            </w:r>
          </w:p>
        </w:tc>
        <w:tc>
          <w:tcPr>
            <w:tcW w:w="235" w:type="pct"/>
            <w:shd w:val="clear" w:color="auto" w:fill="auto"/>
            <w:hideMark/>
          </w:tcPr>
          <w:p w14:paraId="1B977305" w14:textId="673C4B9C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</w:tcPr>
          <w:p w14:paraId="64BF3DA6" w14:textId="44C46B09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3 months</w:t>
            </w:r>
          </w:p>
        </w:tc>
        <w:tc>
          <w:tcPr>
            <w:tcW w:w="277" w:type="pct"/>
          </w:tcPr>
          <w:p w14:paraId="6DF073A1" w14:textId="7C56ECFA" w:rsidR="00871711" w:rsidRPr="00BC713D" w:rsidRDefault="00871711" w:rsidP="00C0593C">
            <w:pPr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</w:pPr>
            <w:r w:rsidRPr="00BC713D">
              <w:rPr>
                <w:rFonts w:asciiTheme="majorHAnsi" w:eastAsia="Times New Roman" w:hAnsiTheme="majorHAnsi" w:cs="Times New Roman"/>
                <w:color w:val="000000" w:themeColor="text1"/>
                <w:sz w:val="16"/>
                <w:szCs w:val="16"/>
                <w:lang w:val="en-GB"/>
              </w:rPr>
              <w:t>U</w:t>
            </w:r>
          </w:p>
        </w:tc>
      </w:tr>
      <w:tr w:rsidR="00871711" w:rsidRPr="00960D38" w14:paraId="785BB014" w14:textId="3C90E24C" w:rsidTr="00871711">
        <w:trPr>
          <w:trHeight w:val="668"/>
        </w:trPr>
        <w:tc>
          <w:tcPr>
            <w:tcW w:w="326" w:type="pct"/>
            <w:shd w:val="clear" w:color="auto" w:fill="auto"/>
            <w:hideMark/>
          </w:tcPr>
          <w:p w14:paraId="36C8AACE" w14:textId="665DE953" w:rsidR="00871711" w:rsidRPr="00960D38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Williamson 2015 </w:t>
            </w: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XaWxsaWFtc29uPC9BdXRob3I+PFllYXI+MjAxNTwvWWVh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XaWxsaWFtc29uPC9BdXRob3I+PFllYXI+MjAxNTwvWWVh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=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Beaver et al., 2017, Williamson, 2015)</w:t>
            </w: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(UK)</w:t>
            </w:r>
          </w:p>
        </w:tc>
        <w:tc>
          <w:tcPr>
            <w:tcW w:w="561" w:type="pct"/>
          </w:tcPr>
          <w:p w14:paraId="44FBFCB5" w14:textId="5B95132C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mparing nurse-led telephone with traditional hospital follow-up for people diagnosed with stage I endometrial cancer</w:t>
            </w:r>
          </w:p>
        </w:tc>
        <w:tc>
          <w:tcPr>
            <w:tcW w:w="374" w:type="pct"/>
            <w:shd w:val="clear" w:color="auto" w:fill="auto"/>
            <w:hideMark/>
          </w:tcPr>
          <w:p w14:paraId="4B4D6C10" w14:textId="7CA79B41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ISRCTN75220876)</w:t>
            </w:r>
          </w:p>
        </w:tc>
        <w:tc>
          <w:tcPr>
            <w:tcW w:w="374" w:type="pct"/>
          </w:tcPr>
          <w:p w14:paraId="03127A0E" w14:textId="1AB99C31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259 adults (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Gynaecological, </w:t>
            </w: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urv)</w:t>
            </w:r>
          </w:p>
        </w:tc>
        <w:tc>
          <w:tcPr>
            <w:tcW w:w="383" w:type="pct"/>
            <w:shd w:val="clear" w:color="auto" w:fill="auto"/>
            <w:hideMark/>
          </w:tcPr>
          <w:p w14:paraId="1E92C3BA" w14:textId="4DCDFEF0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UC </w:t>
            </w:r>
          </w:p>
        </w:tc>
        <w:tc>
          <w:tcPr>
            <w:tcW w:w="458" w:type="pct"/>
          </w:tcPr>
          <w:p w14:paraId="1B6938A6" w14:textId="2A45AB6B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urse-led telephone follow up</w:t>
            </w:r>
          </w:p>
        </w:tc>
        <w:tc>
          <w:tcPr>
            <w:tcW w:w="655" w:type="pct"/>
            <w:shd w:val="clear" w:color="auto" w:fill="auto"/>
            <w:hideMark/>
          </w:tcPr>
          <w:p w14:paraId="7F6B7030" w14:textId="6576D8D4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Nurse-led structured telephone follow-up </w:t>
            </w:r>
          </w:p>
        </w:tc>
        <w:tc>
          <w:tcPr>
            <w:tcW w:w="327" w:type="pct"/>
          </w:tcPr>
          <w:p w14:paraId="563B39FD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DV</w:t>
            </w:r>
          </w:p>
          <w:p w14:paraId="392C706F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7466FCF3" w14:textId="78E21DC6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44755E76" w14:textId="055735ED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1-to-1,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</w:t>
            </w:r>
          </w:p>
        </w:tc>
        <w:tc>
          <w:tcPr>
            <w:tcW w:w="280" w:type="pct"/>
            <w:shd w:val="clear" w:color="auto" w:fill="auto"/>
            <w:hideMark/>
          </w:tcPr>
          <w:p w14:paraId="65B5B2C0" w14:textId="77777777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</w:t>
            </w:r>
          </w:p>
        </w:tc>
        <w:tc>
          <w:tcPr>
            <w:tcW w:w="233" w:type="pct"/>
          </w:tcPr>
          <w:p w14:paraId="359E1EDA" w14:textId="0E74D67C" w:rsidR="00871711" w:rsidRPr="00960D38" w:rsidRDefault="00871711" w:rsidP="00C0593C">
            <w:pPr>
              <w:widowControl w:val="0"/>
              <w:autoSpaceDE w:val="0"/>
              <w:autoSpaceDN w:val="0"/>
              <w:adjustRightInd w:val="0"/>
              <w:rPr>
                <w:rFonts w:asciiTheme="majorHAnsi" w:hAnsiTheme="majorHAnsi" w:cs="Times New Roman"/>
                <w:sz w:val="16"/>
                <w:szCs w:val="16"/>
              </w:rPr>
            </w:pPr>
            <w:r w:rsidRPr="00960D38">
              <w:rPr>
                <w:rFonts w:asciiTheme="majorHAnsi" w:hAnsiTheme="majorHAnsi" w:cs="Times New Roman"/>
                <w:sz w:val="16"/>
                <w:szCs w:val="16"/>
              </w:rPr>
              <w:t>TC every 3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>-4</w:t>
            </w:r>
            <w:r w:rsidRPr="00960D38">
              <w:rPr>
                <w:rFonts w:asciiTheme="majorHAnsi" w:hAnsiTheme="majorHAnsi" w:cs="Times New Roman"/>
                <w:sz w:val="16"/>
                <w:szCs w:val="16"/>
              </w:rPr>
              <w:t xml:space="preserve"> months 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 xml:space="preserve">(until year 2), </w:t>
            </w:r>
          </w:p>
          <w:p w14:paraId="5659786A" w14:textId="78860ED5" w:rsidR="00871711" w:rsidRPr="00960D38" w:rsidRDefault="00871711" w:rsidP="00C0593C">
            <w:pPr>
              <w:widowControl w:val="0"/>
              <w:autoSpaceDE w:val="0"/>
              <w:autoSpaceDN w:val="0"/>
              <w:adjustRightInd w:val="0"/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hAnsiTheme="majorHAnsi" w:cs="Times New Roman"/>
                <w:sz w:val="16"/>
                <w:szCs w:val="16"/>
              </w:rPr>
              <w:t>Year 3-5</w:t>
            </w:r>
            <w:r w:rsidRPr="00960D38">
              <w:rPr>
                <w:rFonts w:asciiTheme="majorHAnsi" w:hAnsiTheme="majorHAnsi" w:cs="Times New Roman"/>
                <w:sz w:val="16"/>
                <w:szCs w:val="16"/>
              </w:rPr>
              <w:t xml:space="preserve"> int</w:t>
            </w:r>
            <w:r>
              <w:rPr>
                <w:rFonts w:asciiTheme="majorHAnsi" w:hAnsiTheme="majorHAnsi" w:cs="Times New Roman"/>
                <w:sz w:val="16"/>
                <w:szCs w:val="16"/>
              </w:rPr>
              <w:t>ervals (6–monthly and annually</w:t>
            </w:r>
          </w:p>
        </w:tc>
        <w:tc>
          <w:tcPr>
            <w:tcW w:w="235" w:type="pct"/>
            <w:shd w:val="clear" w:color="auto" w:fill="auto"/>
            <w:hideMark/>
          </w:tcPr>
          <w:p w14:paraId="06976072" w14:textId="7694D8A3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: 20 mins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each</w:t>
            </w:r>
          </w:p>
        </w:tc>
        <w:tc>
          <w:tcPr>
            <w:tcW w:w="283" w:type="pct"/>
          </w:tcPr>
          <w:p w14:paraId="5FF18455" w14:textId="57158513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Up to </w:t>
            </w:r>
            <w:r w:rsidRPr="00960D3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5 years</w:t>
            </w:r>
          </w:p>
        </w:tc>
        <w:tc>
          <w:tcPr>
            <w:tcW w:w="277" w:type="pct"/>
          </w:tcPr>
          <w:p w14:paraId="1D464C5D" w14:textId="697560F5" w:rsidR="00871711" w:rsidRPr="00960D3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Estimated up to 12 TC (i.e. 240 mins) </w:t>
            </w:r>
          </w:p>
        </w:tc>
      </w:tr>
      <w:tr w:rsidR="00871711" w:rsidRPr="00304658" w14:paraId="10534EB5" w14:textId="2CEC3B97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707EF815" w14:textId="0E6D4866" w:rsidR="00871711" w:rsidRPr="00BC0F0D" w:rsidRDefault="00871711" w:rsidP="00C22244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lastRenderedPageBreak/>
              <w:t xml:space="preserve">Young 2013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Zb3VuZzwvQXV0aG9yPjxZZWFyPjIwMTM8L1llYXI+PFJl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Zb3VuZzwvQXV0aG9yPjxZZWFyPjIwMTM8L1llYXI+PFJl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Young, 2013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Australia)</w:t>
            </w:r>
          </w:p>
        </w:tc>
        <w:tc>
          <w:tcPr>
            <w:tcW w:w="561" w:type="pct"/>
          </w:tcPr>
          <w:p w14:paraId="1CFCFB7B" w14:textId="6495ACD0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ffectiveness of a nurse-led telephone based co-ordination intervention following surgical resection</w:t>
            </w:r>
          </w:p>
        </w:tc>
        <w:tc>
          <w:tcPr>
            <w:tcW w:w="374" w:type="pct"/>
            <w:shd w:val="clear" w:color="auto" w:fill="auto"/>
            <w:hideMark/>
          </w:tcPr>
          <w:p w14:paraId="5200318B" w14:textId="121A7B68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ACTRN12608000252314)</w:t>
            </w:r>
          </w:p>
        </w:tc>
        <w:tc>
          <w:tcPr>
            <w:tcW w:w="374" w:type="pct"/>
          </w:tcPr>
          <w:p w14:paraId="36C2BBF3" w14:textId="6E668A31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775 adults (Colorectal/anus, TX)</w:t>
            </w:r>
          </w:p>
        </w:tc>
        <w:tc>
          <w:tcPr>
            <w:tcW w:w="383" w:type="pct"/>
            <w:shd w:val="clear" w:color="auto" w:fill="auto"/>
            <w:hideMark/>
          </w:tcPr>
          <w:p w14:paraId="0CCF9406" w14:textId="174186F6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C</w:t>
            </w:r>
          </w:p>
        </w:tc>
        <w:tc>
          <w:tcPr>
            <w:tcW w:w="458" w:type="pct"/>
          </w:tcPr>
          <w:p w14:paraId="0BA8BA84" w14:textId="34B4CDA2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CONNECT telephone intervention</w:t>
            </w:r>
          </w:p>
        </w:tc>
        <w:tc>
          <w:tcPr>
            <w:tcW w:w="655" w:type="pct"/>
            <w:shd w:val="clear" w:color="auto" w:fill="auto"/>
            <w:hideMark/>
          </w:tcPr>
          <w:p w14:paraId="126E6DB1" w14:textId="2EAF06E8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Manualised supportive care intervention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delivered via TC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by a centrally located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RN. Needs assessment – protocolised. </w:t>
            </w:r>
          </w:p>
        </w:tc>
        <w:tc>
          <w:tcPr>
            <w:tcW w:w="327" w:type="pct"/>
          </w:tcPr>
          <w:p w14:paraId="159D31C3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PEC*</w:t>
            </w:r>
          </w:p>
          <w:p w14:paraId="4A8AD0FE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400D73EF" w14:textId="4A80813B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L)</w:t>
            </w:r>
          </w:p>
        </w:tc>
        <w:tc>
          <w:tcPr>
            <w:tcW w:w="234" w:type="pct"/>
            <w:shd w:val="clear" w:color="auto" w:fill="auto"/>
            <w:hideMark/>
          </w:tcPr>
          <w:p w14:paraId="3EC35B46" w14:textId="2C019C5F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1-to-1,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</w:t>
            </w:r>
          </w:p>
        </w:tc>
        <w:tc>
          <w:tcPr>
            <w:tcW w:w="280" w:type="pct"/>
            <w:shd w:val="clear" w:color="auto" w:fill="auto"/>
            <w:hideMark/>
          </w:tcPr>
          <w:p w14:paraId="679165D1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Home and hospital</w:t>
            </w:r>
          </w:p>
        </w:tc>
        <w:tc>
          <w:tcPr>
            <w:tcW w:w="233" w:type="pct"/>
          </w:tcPr>
          <w:p w14:paraId="1A102E98" w14:textId="335508B2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5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235" w:type="pct"/>
            <w:shd w:val="clear" w:color="auto" w:fill="auto"/>
            <w:hideMark/>
          </w:tcPr>
          <w:p w14:paraId="4FFBF783" w14:textId="5928F383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TC: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19-22 mins</w:t>
            </w:r>
          </w:p>
        </w:tc>
        <w:tc>
          <w:tcPr>
            <w:tcW w:w="283" w:type="pct"/>
          </w:tcPr>
          <w:p w14:paraId="63DFCC0F" w14:textId="1312DAC9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6 months</w:t>
            </w:r>
          </w:p>
        </w:tc>
        <w:tc>
          <w:tcPr>
            <w:tcW w:w="277" w:type="pct"/>
          </w:tcPr>
          <w:p w14:paraId="3AB52145" w14:textId="605DE62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95-110 mins</w:t>
            </w:r>
          </w:p>
          <w:p w14:paraId="7DB6E558" w14:textId="77777777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</w:tc>
      </w:tr>
      <w:tr w:rsidR="00871711" w:rsidRPr="00304658" w14:paraId="22702A33" w14:textId="6C896AD6" w:rsidTr="00871711">
        <w:trPr>
          <w:trHeight w:val="860"/>
        </w:trPr>
        <w:tc>
          <w:tcPr>
            <w:tcW w:w="326" w:type="pct"/>
            <w:shd w:val="clear" w:color="auto" w:fill="auto"/>
            <w:hideMark/>
          </w:tcPr>
          <w:p w14:paraId="4F5FBF3D" w14:textId="297155C8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Yount 2014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Zb3VudDwvQXV0aG9yPjxZZWFyPjIwMTQ8L1llYXI+PFJl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begin">
                <w:fldData xml:space="preserve">PEVuZE5vdGU+PENpdGU+PEF1dGhvcj5Zb3VudDwvQXV0aG9yPjxZZWFyPjIwMTQ8L1llYXI+PFJl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</w:fldData>
              </w:fldCha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instrText xml:space="preserve"> ADDIN EN.CITE.DATA </w:instrText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 w:rsidR="00C22244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separate"/>
            </w:r>
            <w:r w:rsidR="00C22244">
              <w:rPr>
                <w:rFonts w:asciiTheme="majorHAnsi" w:eastAsia="Times New Roman" w:hAnsiTheme="majorHAnsi" w:cs="Times New Roman"/>
                <w:noProof/>
                <w:color w:val="000000"/>
                <w:sz w:val="16"/>
                <w:szCs w:val="16"/>
                <w:lang w:val="en-GB"/>
              </w:rPr>
              <w:t>(Yount, 2014)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fldChar w:fldCharType="end"/>
            </w:r>
          </w:p>
          <w:p w14:paraId="66FF41BB" w14:textId="27385C21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USA)</w:t>
            </w:r>
          </w:p>
        </w:tc>
        <w:tc>
          <w:tcPr>
            <w:tcW w:w="561" w:type="pct"/>
          </w:tcPr>
          <w:p w14:paraId="64CDFBFE" w14:textId="4B2193AC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Effectiveness of technology based symptom monitoring</w:t>
            </w:r>
          </w:p>
        </w:tc>
        <w:tc>
          <w:tcPr>
            <w:tcW w:w="374" w:type="pct"/>
            <w:shd w:val="clear" w:color="auto" w:fill="auto"/>
            <w:hideMark/>
          </w:tcPr>
          <w:p w14:paraId="698983D0" w14:textId="4240DB8D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Parallel 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RCT (NR)</w:t>
            </w:r>
          </w:p>
        </w:tc>
        <w:tc>
          <w:tcPr>
            <w:tcW w:w="374" w:type="pct"/>
          </w:tcPr>
          <w:p w14:paraId="158F85BA" w14:textId="50E94F23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253 adults (Lung, TX)</w:t>
            </w:r>
          </w:p>
        </w:tc>
        <w:tc>
          <w:tcPr>
            <w:tcW w:w="383" w:type="pct"/>
            <w:shd w:val="clear" w:color="auto" w:fill="auto"/>
            <w:hideMark/>
          </w:tcPr>
          <w:p w14:paraId="1595EB09" w14:textId="080C0A06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M</w:t>
            </w:r>
            <w:r w:rsidRPr="00BC0F0D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onitoring alone (MA)</w:t>
            </w:r>
          </w:p>
        </w:tc>
        <w:tc>
          <w:tcPr>
            <w:tcW w:w="458" w:type="pct"/>
          </w:tcPr>
          <w:p w14:paraId="478D7FE8" w14:textId="2F46AD1B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sz w:val="16"/>
                <w:szCs w:val="16"/>
                <w:lang w:val="en-GB"/>
              </w:rPr>
              <w:t>Symptom Monitoring and Reporting System for Lung Cancer (SyMon-L)</w:t>
            </w:r>
          </w:p>
        </w:tc>
        <w:tc>
          <w:tcPr>
            <w:tcW w:w="655" w:type="pct"/>
            <w:shd w:val="clear" w:color="auto" w:fill="auto"/>
            <w:hideMark/>
          </w:tcPr>
          <w:p w14:paraId="33667184" w14:textId="63081153" w:rsidR="00871711" w:rsidRPr="00BC0F0D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Technology-based weekly symptom monitoring and automated reporting of problematic 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symptoms. Email alerts sent to nurse for action.</w:t>
            </w:r>
            <w:r w:rsidRPr="00BC0F0D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327" w:type="pct"/>
          </w:tcPr>
          <w:p w14:paraId="3EEA8FEC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  <w:p w14:paraId="47A02242" w14:textId="77777777" w:rsidR="00871711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</w:p>
          <w:p w14:paraId="3AB1767E" w14:textId="654F096D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(NF)</w:t>
            </w:r>
          </w:p>
        </w:tc>
        <w:tc>
          <w:tcPr>
            <w:tcW w:w="234" w:type="pct"/>
            <w:shd w:val="clear" w:color="auto" w:fill="auto"/>
            <w:hideMark/>
          </w:tcPr>
          <w:p w14:paraId="1BBBAE19" w14:textId="416D7C75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-to-1, e-health,</w:t>
            </w: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 xml:space="preserve"> TC</w:t>
            </w:r>
          </w:p>
        </w:tc>
        <w:tc>
          <w:tcPr>
            <w:tcW w:w="280" w:type="pct"/>
            <w:shd w:val="clear" w:color="auto" w:fill="auto"/>
            <w:hideMark/>
          </w:tcPr>
          <w:p w14:paraId="0A12A5CA" w14:textId="42AEC36C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Academic settng</w:t>
            </w: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, hospitals</w:t>
            </w:r>
          </w:p>
        </w:tc>
        <w:tc>
          <w:tcPr>
            <w:tcW w:w="233" w:type="pct"/>
          </w:tcPr>
          <w:p w14:paraId="769A2548" w14:textId="0B6F8F6C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 w:rsidRPr="00304658"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Weekly symptom monitoring; alert emails</w:t>
            </w:r>
          </w:p>
        </w:tc>
        <w:tc>
          <w:tcPr>
            <w:tcW w:w="235" w:type="pct"/>
            <w:shd w:val="clear" w:color="auto" w:fill="auto"/>
            <w:hideMark/>
          </w:tcPr>
          <w:p w14:paraId="086EEC69" w14:textId="450F07CA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NR</w:t>
            </w:r>
          </w:p>
        </w:tc>
        <w:tc>
          <w:tcPr>
            <w:tcW w:w="283" w:type="pct"/>
          </w:tcPr>
          <w:p w14:paraId="081B4CD9" w14:textId="584A6B7B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12 weeks</w:t>
            </w:r>
          </w:p>
        </w:tc>
        <w:tc>
          <w:tcPr>
            <w:tcW w:w="277" w:type="pct"/>
          </w:tcPr>
          <w:p w14:paraId="6ED475F8" w14:textId="7146C001" w:rsidR="00871711" w:rsidRPr="00304658" w:rsidRDefault="00871711" w:rsidP="00C0593C">
            <w:pP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</w:pPr>
            <w:r>
              <w:rPr>
                <w:rFonts w:asciiTheme="majorHAnsi" w:eastAsia="Times New Roman" w:hAnsiTheme="majorHAnsi" w:cs="Times New Roman"/>
                <w:color w:val="000000"/>
                <w:sz w:val="16"/>
                <w:szCs w:val="16"/>
                <w:lang w:val="en-GB"/>
              </w:rPr>
              <w:t>U</w:t>
            </w:r>
          </w:p>
        </w:tc>
      </w:tr>
    </w:tbl>
    <w:p w14:paraId="440FA6E4" w14:textId="7241EE25" w:rsidR="001233BD" w:rsidRDefault="001233BD">
      <w:pPr>
        <w:rPr>
          <w:rFonts w:asciiTheme="majorHAnsi" w:hAnsiTheme="majorHAnsi"/>
          <w:b/>
        </w:rPr>
      </w:pPr>
    </w:p>
    <w:p w14:paraId="36827F29" w14:textId="6A8CCEB8" w:rsidR="00325D2B" w:rsidRPr="00F01AA8" w:rsidRDefault="00325D2B" w:rsidP="00325D2B">
      <w:pPr>
        <w:rPr>
          <w:rFonts w:asciiTheme="majorHAnsi" w:hAnsiTheme="majorHAnsi"/>
          <w:sz w:val="22"/>
          <w:szCs w:val="22"/>
        </w:rPr>
      </w:pPr>
      <w:r w:rsidRPr="00F01AA8">
        <w:rPr>
          <w:rFonts w:asciiTheme="majorHAnsi" w:hAnsiTheme="majorHAnsi"/>
          <w:sz w:val="22"/>
          <w:szCs w:val="22"/>
          <w:u w:val="single"/>
        </w:rPr>
        <w:t xml:space="preserve">Abbreviations: </w:t>
      </w:r>
      <w:r w:rsidRPr="00F01AA8">
        <w:rPr>
          <w:rFonts w:asciiTheme="majorHAnsi" w:hAnsiTheme="majorHAnsi"/>
          <w:sz w:val="22"/>
          <w:szCs w:val="22"/>
        </w:rPr>
        <w:t xml:space="preserve">ADV: advanced oncology nurse; </w:t>
      </w:r>
      <w:r w:rsidRPr="00F01AA8">
        <w:rPr>
          <w:rFonts w:asciiTheme="majorHAnsi" w:eastAsia="Times New Roman" w:hAnsiTheme="majorHAnsi" w:cs="Times New Roman"/>
          <w:color w:val="000000"/>
          <w:sz w:val="22"/>
          <w:szCs w:val="22"/>
          <w:lang w:val="en-GB"/>
        </w:rPr>
        <w:t xml:space="preserve">APN: Advanced practice nurses; </w:t>
      </w:r>
      <w:r w:rsidRPr="00F01AA8">
        <w:rPr>
          <w:rFonts w:asciiTheme="majorHAnsi" w:hAnsiTheme="majorHAnsi"/>
          <w:sz w:val="22"/>
          <w:szCs w:val="22"/>
        </w:rPr>
        <w:t xml:space="preserve">BF: biofeedback training; BMA: bone marrow aspiration; CBA: controlled before and after study; CNS: clinical nurse specialist; cRCT: </w:t>
      </w:r>
      <w:r>
        <w:rPr>
          <w:rFonts w:asciiTheme="majorHAnsi" w:hAnsiTheme="majorHAnsi"/>
          <w:sz w:val="22"/>
          <w:szCs w:val="22"/>
        </w:rPr>
        <w:t>cluster RCT</w:t>
      </w:r>
      <w:r w:rsidRPr="00F01AA8">
        <w:rPr>
          <w:rFonts w:asciiTheme="majorHAnsi" w:hAnsiTheme="majorHAnsi"/>
          <w:sz w:val="22"/>
          <w:szCs w:val="22"/>
        </w:rPr>
        <w:t xml:space="preserve">; CVC: central venous catheter; EoL: end-of-life; RCT; GEN: generalist nurse; GI: gastroenterologist; HBHC: </w:t>
      </w:r>
      <w:r w:rsidRPr="00F01AA8">
        <w:rPr>
          <w:rFonts w:asciiTheme="majorHAnsi" w:eastAsia="Times New Roman" w:hAnsiTheme="majorHAnsi" w:cs="Times New Roman"/>
          <w:color w:val="000000"/>
          <w:sz w:val="22"/>
          <w:szCs w:val="22"/>
          <w:lang w:val="en-GB"/>
        </w:rPr>
        <w:t xml:space="preserve">hospital-based homecare; </w:t>
      </w:r>
      <w:r w:rsidRPr="00F01AA8">
        <w:rPr>
          <w:rFonts w:asciiTheme="majorHAnsi" w:hAnsiTheme="majorHAnsi"/>
          <w:sz w:val="22"/>
          <w:szCs w:val="22"/>
        </w:rPr>
        <w:t xml:space="preserve">HCP: healthcare professionals; IT: intrathecal therapy; </w:t>
      </w:r>
      <w:r>
        <w:rPr>
          <w:rFonts w:asciiTheme="majorHAnsi" w:hAnsiTheme="majorHAnsi"/>
          <w:sz w:val="22"/>
          <w:szCs w:val="22"/>
        </w:rPr>
        <w:t xml:space="preserve">LLLT: low level laser therapy; </w:t>
      </w:r>
      <w:r w:rsidR="00EA1E11">
        <w:rPr>
          <w:rFonts w:asciiTheme="majorHAnsi" w:hAnsiTheme="majorHAnsi"/>
          <w:sz w:val="22"/>
          <w:szCs w:val="22"/>
        </w:rPr>
        <w:t xml:space="preserve">MDT: multidisciplinary team; </w:t>
      </w:r>
      <w:r>
        <w:rPr>
          <w:rFonts w:asciiTheme="majorHAnsi" w:hAnsiTheme="majorHAnsi"/>
          <w:sz w:val="22"/>
          <w:szCs w:val="22"/>
        </w:rPr>
        <w:t xml:space="preserve">MLD: manual lymphatic drainage; </w:t>
      </w:r>
      <w:r w:rsidRPr="00F01AA8">
        <w:rPr>
          <w:rFonts w:asciiTheme="majorHAnsi" w:hAnsiTheme="majorHAnsi"/>
          <w:sz w:val="22"/>
          <w:szCs w:val="22"/>
        </w:rPr>
        <w:t xml:space="preserve">NA: not applicable; </w:t>
      </w:r>
      <w:r w:rsidR="00336431">
        <w:rPr>
          <w:rFonts w:asciiTheme="majorHAnsi" w:hAnsiTheme="majorHAnsi"/>
          <w:sz w:val="22"/>
          <w:szCs w:val="22"/>
        </w:rPr>
        <w:t xml:space="preserve">NF: nurse-facilitated; NL: nurse-led; </w:t>
      </w:r>
      <w:r w:rsidRPr="00F01AA8">
        <w:rPr>
          <w:rFonts w:asciiTheme="majorHAnsi" w:hAnsiTheme="majorHAnsi"/>
          <w:sz w:val="22"/>
          <w:szCs w:val="22"/>
        </w:rPr>
        <w:t xml:space="preserve">NP: nurse practitioner; NR: not reported; PFMT: pelvic floor muscle training; PMRT: </w:t>
      </w:r>
      <w:r w:rsidRPr="00F01AA8">
        <w:rPr>
          <w:rFonts w:asciiTheme="majorHAnsi" w:eastAsia="Times New Roman" w:hAnsiTheme="majorHAnsi" w:cs="Times New Roman"/>
          <w:color w:val="000000"/>
          <w:sz w:val="22"/>
          <w:szCs w:val="22"/>
          <w:lang w:val="en-GB"/>
        </w:rPr>
        <w:t xml:space="preserve">Progressive Muscle Relaxation Training; </w:t>
      </w:r>
      <w:r w:rsidRPr="00F01AA8">
        <w:rPr>
          <w:rFonts w:asciiTheme="majorHAnsi" w:hAnsiTheme="majorHAnsi"/>
          <w:sz w:val="22"/>
          <w:szCs w:val="22"/>
        </w:rPr>
        <w:t xml:space="preserve">PT: physiotherapist; </w:t>
      </w:r>
      <w:r w:rsidR="00E40272">
        <w:rPr>
          <w:rFonts w:asciiTheme="majorHAnsi" w:hAnsiTheme="majorHAnsi"/>
          <w:sz w:val="22"/>
          <w:szCs w:val="22"/>
        </w:rPr>
        <w:t xml:space="preserve">QoL: quality of life; </w:t>
      </w:r>
      <w:r w:rsidRPr="00F01AA8">
        <w:rPr>
          <w:rFonts w:asciiTheme="majorHAnsi" w:hAnsiTheme="majorHAnsi"/>
          <w:sz w:val="22"/>
          <w:szCs w:val="22"/>
        </w:rPr>
        <w:t>qRCT: quasi-randomised controlled trial; RCT: randomised controlled trial;</w:t>
      </w:r>
      <w:r w:rsidR="00564AF1">
        <w:rPr>
          <w:rFonts w:asciiTheme="majorHAnsi" w:hAnsiTheme="majorHAnsi"/>
          <w:sz w:val="22"/>
          <w:szCs w:val="22"/>
        </w:rPr>
        <w:t xml:space="preserve"> RN: registered nurses;</w:t>
      </w:r>
      <w:r w:rsidRPr="00F01AA8">
        <w:rPr>
          <w:rFonts w:asciiTheme="majorHAnsi" w:hAnsiTheme="majorHAnsi"/>
          <w:sz w:val="22"/>
          <w:szCs w:val="22"/>
        </w:rPr>
        <w:t xml:space="preserve"> Scr: screening; SPEC: specialist oncology nurse; </w:t>
      </w:r>
      <w:r w:rsidR="00851F54">
        <w:rPr>
          <w:rFonts w:asciiTheme="majorHAnsi" w:hAnsiTheme="majorHAnsi"/>
          <w:sz w:val="22"/>
          <w:szCs w:val="22"/>
        </w:rPr>
        <w:t xml:space="preserve">TC: telephone contact; </w:t>
      </w:r>
      <w:r w:rsidRPr="00F01AA8">
        <w:rPr>
          <w:rFonts w:asciiTheme="majorHAnsi" w:hAnsiTheme="majorHAnsi"/>
          <w:sz w:val="22"/>
          <w:szCs w:val="22"/>
        </w:rPr>
        <w:t xml:space="preserve">TURP: </w:t>
      </w:r>
      <w:r w:rsidRPr="00F01AA8">
        <w:rPr>
          <w:rFonts w:asciiTheme="majorHAnsi" w:hAnsiTheme="majorHAnsi" w:cs="Times New Roman"/>
          <w:sz w:val="22"/>
          <w:szCs w:val="22"/>
        </w:rPr>
        <w:t xml:space="preserve">transurethral resection of the prostate; </w:t>
      </w:r>
      <w:r w:rsidRPr="00F01AA8">
        <w:rPr>
          <w:rFonts w:asciiTheme="majorHAnsi" w:hAnsiTheme="majorHAnsi"/>
          <w:sz w:val="22"/>
          <w:szCs w:val="22"/>
        </w:rPr>
        <w:t>TX: treatment; U: unclear; UC: usual care</w:t>
      </w:r>
    </w:p>
    <w:p w14:paraId="4755063C" w14:textId="793BD432" w:rsidR="00325D2B" w:rsidRPr="00F01AA8" w:rsidRDefault="00325D2B" w:rsidP="00325D2B">
      <w:pPr>
        <w:outlineLvl w:val="0"/>
        <w:rPr>
          <w:rFonts w:asciiTheme="majorHAnsi" w:hAnsiTheme="majorHAnsi"/>
          <w:sz w:val="22"/>
          <w:szCs w:val="22"/>
        </w:rPr>
      </w:pPr>
      <w:r w:rsidRPr="00F01AA8">
        <w:rPr>
          <w:rFonts w:asciiTheme="majorHAnsi" w:hAnsiTheme="majorHAnsi"/>
          <w:sz w:val="22"/>
          <w:szCs w:val="22"/>
        </w:rPr>
        <w:t>*Nurse training and</w:t>
      </w:r>
      <w:r w:rsidR="00517293">
        <w:rPr>
          <w:rFonts w:asciiTheme="majorHAnsi" w:hAnsiTheme="majorHAnsi"/>
          <w:sz w:val="22"/>
          <w:szCs w:val="22"/>
        </w:rPr>
        <w:t>/or</w:t>
      </w:r>
      <w:r w:rsidRPr="00F01AA8">
        <w:rPr>
          <w:rFonts w:asciiTheme="majorHAnsi" w:hAnsiTheme="majorHAnsi"/>
          <w:sz w:val="22"/>
          <w:szCs w:val="22"/>
        </w:rPr>
        <w:t xml:space="preserve"> qualifications were not clear, but two content experts reviewing full text thought that the description was most closely aligned with this category.</w:t>
      </w:r>
    </w:p>
    <w:p w14:paraId="5D1DA92D" w14:textId="77777777" w:rsidR="00D75EA0" w:rsidRDefault="00D75EA0">
      <w:pPr>
        <w:rPr>
          <w:rFonts w:asciiTheme="majorHAnsi" w:hAnsiTheme="majorHAnsi"/>
          <w:b/>
        </w:rPr>
      </w:pPr>
      <w:r>
        <w:rPr>
          <w:rFonts w:asciiTheme="majorHAnsi" w:hAnsiTheme="majorHAnsi"/>
          <w:b/>
        </w:rPr>
        <w:br w:type="page"/>
      </w:r>
    </w:p>
    <w:p w14:paraId="62F474D4" w14:textId="5D8BF407" w:rsidR="00B550DA" w:rsidRDefault="00774D28">
      <w:pPr>
        <w:rPr>
          <w:rFonts w:asciiTheme="majorHAnsi" w:hAnsiTheme="majorHAnsi"/>
          <w:b/>
        </w:rPr>
      </w:pPr>
      <w:r>
        <w:rPr>
          <w:rFonts w:asciiTheme="majorHAnsi" w:hAnsiTheme="majorHAnsi"/>
          <w:b/>
        </w:rPr>
        <w:lastRenderedPageBreak/>
        <w:t>References:</w:t>
      </w:r>
    </w:p>
    <w:p w14:paraId="14E72F8E" w14:textId="77777777" w:rsidR="00C22244" w:rsidRPr="00C22244" w:rsidRDefault="00B550DA" w:rsidP="00C22244">
      <w:pPr>
        <w:pStyle w:val="EndNoteBibliography"/>
        <w:ind w:left="720" w:hanging="720"/>
        <w:rPr>
          <w:noProof/>
        </w:rPr>
      </w:pPr>
      <w:r w:rsidRPr="00B86DEC">
        <w:rPr>
          <w:rFonts w:asciiTheme="majorHAnsi" w:hAnsiTheme="majorHAnsi"/>
          <w:b/>
          <w:sz w:val="22"/>
        </w:rPr>
        <w:fldChar w:fldCharType="begin"/>
      </w:r>
      <w:r w:rsidRPr="00B86DEC">
        <w:rPr>
          <w:rFonts w:asciiTheme="majorHAnsi" w:hAnsiTheme="majorHAnsi"/>
          <w:b/>
          <w:sz w:val="22"/>
        </w:rPr>
        <w:instrText xml:space="preserve"> ADDIN EN.REFLIST </w:instrText>
      </w:r>
      <w:r w:rsidRPr="00B86DEC">
        <w:rPr>
          <w:rFonts w:asciiTheme="majorHAnsi" w:hAnsiTheme="majorHAnsi"/>
          <w:b/>
          <w:sz w:val="22"/>
        </w:rPr>
        <w:fldChar w:fldCharType="separate"/>
      </w:r>
      <w:r w:rsidR="00C22244" w:rsidRPr="00C22244">
        <w:rPr>
          <w:noProof/>
        </w:rPr>
        <w:t>Allard, N., 2006. Day surgery and recovery in women with a suspicious breast lesion: evaluation of a psychoeducational nursing intervention. Canadian Oncology Nursing Journal 16 (3), 137-144 138p.</w:t>
      </w:r>
    </w:p>
    <w:p w14:paraId="4D5C9D7D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Beaver, K., Campbell, M., Williamson, S., Procter, D., Sheridan, J., Heath, J., Susnerwala, S., 2012. An exploratory randomized controlled trial comparing telephone and hospital follow-up after treatment for colorectal cancer. In: Colorectal disease : the official journal of the Association of Coloproctology of Great Britain and Ireland. pp. 1201-1209.</w:t>
      </w:r>
    </w:p>
    <w:p w14:paraId="0EEF7CF8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Beaver, K., Tysver-Robinson, D., Campbell, M., Twomey, M., Williamson, S., Hindley, A., Susnerwala, S., Dunn, G., Luker, K., 2009. Comparing hospital and telephone follow-up after treatment for breast cancer: randomised equivalence trial. In: BMJ (Clinical research ed.). pp. a3147.</w:t>
      </w:r>
    </w:p>
    <w:p w14:paraId="4043F38D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Beaver, K., Williamson, S., Sutton, C., Hollingworth, W., Gardner, A., Allton, B., Abdel-Aty, M., Blackwood, K., Burns, S., Curwen, D., Ghani, R., Keating, P., Murray, S., Tomlinson, A., Walker, B., Willett, M., Wood, N., Martin-Hirsch, P., 2017. Comparing hospital and telephone follow-up for patients treated for stage-I endometrial cancer (ENDCAT trial): a randomised, multicentre, non-inferiority trial. BJOG 124 (1), 150-160.</w:t>
      </w:r>
    </w:p>
    <w:p w14:paraId="3A44039E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Bloebaum, M.M.F.K., M. L.; Houben, R.; Boersma, L. J., 2009. Patient satisfaction with nurse-led telephone follow-up after curative treatment for breast cancer: A randomised controlled trial. European Journal of Cancer, Supplement 7 (2-3), 319.</w:t>
      </w:r>
    </w:p>
    <w:p w14:paraId="734B998D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Chen, Y.J., Narsavage, G.L., Frick, K.D., Petitte, T.M., 2016. Home-Telemonitoring Lung Cancer Intervention in Appalachia: A Pilot Study. Int J Chronic Dis Ther 2 (2), 21-30.</w:t>
      </w:r>
    </w:p>
    <w:p w14:paraId="7FFBF90D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de Leeuw, J., Prins, J.B., Teerenstra, S., Merkx, M.A., Marres, H.A., van Achterberg, T., 2013. Nurse-led follow-up care for head and neck cancer patients: a quasi-experimental prospective trial. Supportive Care in Cancer 21 (2), 537-547 511p.</w:t>
      </w:r>
    </w:p>
    <w:p w14:paraId="5BC3011D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Faithfull, S., Corner, J., Meyer, L., Huddart, R., Dearnaley, D., 2001. Evaluation of nurse-led follow up for patients undergoing pelvic radiotherapy. British journal of cancer 85 (12), 1853-1864.</w:t>
      </w:r>
    </w:p>
    <w:p w14:paraId="734D18C9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Ganz, P.A.G., G. A.; Petersen, L.; Zibecchi, L.; Kahn, B.; Belin, T. R., 2000. Managing menopausal symptoms in breast cancer survivors: results of a randomized controlled trial. Journal of the National Cancer Institute 92 (13), 1054-1064.</w:t>
      </w:r>
    </w:p>
    <w:p w14:paraId="0712300F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Helgesen, F., Andersson, S.O., Gustafsson, O., Varenhorst, E., Goben, B., Carnock, S., Sehlstedt, L., Carlsson, P., Holmberg, L., Johansson, J.E., 2000. Follow-up of prostate cancer patients by on-demand contacts with a specialist nurse: a randomized study (Structured abstract). In: Scandinavian Journal of Urology and Nephrology. pp. 55-61.</w:t>
      </w:r>
    </w:p>
    <w:p w14:paraId="3FAFFEC8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 xml:space="preserve">Jefford, M., Gough, K., Drosdowsky, A., Russell, L., Aranda, S., Butow, P., Phipps-Nelson, J., Young, J., Krishnasamy, M., Ugalde, A., King, D., Strickland, A., Franco, M., Blum, R., Johnson, C., Ganju, V., Shapiro, J., Chong, G., Charlton, J., Haydon, A., Schofield, P., 2016. A </w:t>
      </w:r>
      <w:r w:rsidRPr="00C22244">
        <w:rPr>
          <w:noProof/>
        </w:rPr>
        <w:lastRenderedPageBreak/>
        <w:t>Randomized Controlled Trial of a Nurse-Led Supportive Care Package (SurvivorCare) for Survivors of Colorectal Cancer. Oncologist 21 (8), 1014-1023.</w:t>
      </w:r>
    </w:p>
    <w:p w14:paraId="1986F228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Kimman, M.L., Dirksen, C.D., Voogd, A.C., Falger, P., Gijsen, B.C., Thuring, M., Lenssen, A., Ent, F., Verkeyn, J., Haekens, C., Hupperets, P., Nuytinck, J.K., Riet, Y., Brenninkmeijer, S.J., Scheijmans, L.J., Kessels, A., Lambin, P., Boersma, L.J., 2011. Nurse-led telephone follow-up and an educational group programme after breast cancer treatment: results of a 2 × 2 randomised controlled trial. In: European journal of cancer (Oxford, England : 1990). pp. 1027-1036.</w:t>
      </w:r>
    </w:p>
    <w:p w14:paraId="4FDBEBF0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Kimman, M.L.D., C. D.; Falger, P.; Voogd, A.; Kessels, A.; Gijsen, B.; Von Meyenfeldt, M. F.; Hupperets, P.; Lambin, P.; Boersma, L. J., 2009. Results of an RCT investigating the cost-effectiveness of four follow-up strategies after breast cancer. European Journal of Cancer, Supplement 7 (2-3), 18.</w:t>
      </w:r>
    </w:p>
    <w:p w14:paraId="6C00C5C0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Kimman, M.L.D., C. D.; Voogd, A. C.; Falger, P.; Hupperets, P.; Kessels, A.; Keymeulen, K.; Gijsen, B.; Lambin, P.; Boersma, L. J., 2010. Improving the quality and efficiency of breast cancer follow-up: Results from an RCT. European Journal of Cancer, Supplement 8 (3), 207.</w:t>
      </w:r>
    </w:p>
    <w:p w14:paraId="65830359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King, M., Jones, L., McCarthy, O., Rogers, M., Richardson, A., Williams, R., Tookman, A., Nazareth, I., 2009. Development and pilot evaluation of a complex intervention to improve experienced continuity of care in patients with cancer. In: British journal of cancer. pp. 274-280.</w:t>
      </w:r>
    </w:p>
    <w:p w14:paraId="39231570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Kornblith, A.B.D., J. M.; Herndon, J. E.; Engelman, B. J.; Bauer-Wu, S.; Small, E. J.; Morrison, V. A.; Atkins, J.; Cohen, H. J.; Holland, J. C., 2006. Telephone monitoring of distress in patients aged 65 years or older with advanced stage cancer: a cancer and leukemia group B study. In: Cancer. pp. 2706-2714.</w:t>
      </w:r>
    </w:p>
    <w:p w14:paraId="1AF68641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Lanceley, A., Berzuini, C., Burnell, M., Gessler, S., Morris, S., Ryan, A., Ledermann, J.A., Jacobs, I., 2017. Ovarian Cancer Follow-up: A Preliminary Comparison of 2 Approaches. Int J Gynecol Cancer 27 (1), 59-68.</w:t>
      </w:r>
    </w:p>
    <w:p w14:paraId="4DC09AD6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Melisko, M.E.M., E.; Ernest, M.; Rugo, H. S.; Park, J. W.; Moasser, M. M.; Munster, P. N.; Esserman, L., 2010. A pilot study comparing a patient-centered symptom-reporting follow-up program to standard care in patients who have completed the acute phase of treatment for early breast cancer. Journal of Clinical Oncology 28 (15 SUPPL. 1), no pagination.</w:t>
      </w:r>
    </w:p>
    <w:p w14:paraId="5678EE64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Polinder, S.V., E. M.; Siersema, P. D.; Kuipers, E. J.; Steyerberg, E. W., 2009. Cost comparison study of two different follow-up protocols after surgery for oesophageal cancer. In: European journal of cancer (Oxford, England : 1990). pp. 2110-2115.</w:t>
      </w:r>
    </w:p>
    <w:p w14:paraId="77E82431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Rawl, S.M., Given, B.A., Given, C.W., Champion, V.L., Kozachik, S.L., Barton, D., Emsley, C.L., Williams, S.D., 2002. Intervention to improve psychological functioning for newly diagnosed patients with cancer. Oncology Nursing Forum 29 (6), 967-975 969p.</w:t>
      </w:r>
    </w:p>
    <w:p w14:paraId="27BDA5DB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Sajjad, S., Ali, A., Gul, R.B., Mateen, A., Rozi, S., 2016. The effect of individualized patient education, along with emotional support, on the quality of life of breast cancer patients - A pilot study. Eur J Oncol Nurs 21, 75-82.</w:t>
      </w:r>
    </w:p>
    <w:p w14:paraId="75C3E5E8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lastRenderedPageBreak/>
        <w:t>Schuldheis, S.L., 2000. Evaluation of a nursing intervention for women experiencing treatment for breast cancer. University of Arizona, pp. 185 p-185 p 181p.</w:t>
      </w:r>
    </w:p>
    <w:p w14:paraId="5C4B9CD9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Sheppard, C., Higgins, B., Wise, M., Yiangou, C., Dubois, D., Kilburn, S., 2009. Breast cancer follow up: a randomised controlled trial comparing point of need access versus routine 6-monthly clinical review. European Journal of Oncology Nursing 13 (1), 2-8 7p.</w:t>
      </w:r>
    </w:p>
    <w:p w14:paraId="0EDCE1BB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Strand, E., Nygren, I., Bergkvist, L., Smedh, K., 2011. Nurse or surgeon follow-up after rectal cancer: a randomized trial. In: Colorectal disease : the official journal of the Association of Coloproctology of Great Britain and Ireland. pp. 999-1003.</w:t>
      </w:r>
    </w:p>
    <w:p w14:paraId="4404343F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Verschuur, E.M.S., E. W.; Tilanus, H. W.; Polinder, S.; Essink-Bot, M. L.; Tran, K. T.; Gaast, A.; Stassen, L. P.; Kuipers, E. J.; Siersema, P. D., 2009. Nurse-led follow-up of patients after oesophageal or gastric cardia cancer surgery: a randomised trial. In: British journal of cancer. pp. 70-76.</w:t>
      </w:r>
    </w:p>
    <w:p w14:paraId="0675D3A2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Walczak, A., Butow, P.N., Tattersall, M.H., Davidson, P.M., Young, J., Epstein, R.M., Costa, D.S., Clayton, J.M., 2017. Encouraging early discussion of life expectancy and end-of-life care: A randomised controlled trial of a nurse-led communication support program for patients and caregivers. Int J Nurs Stud 67, 31-40.</w:t>
      </w:r>
    </w:p>
    <w:p w14:paraId="6E5A374A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Walczak, A.B., P.; Tattersall, M.; Clayton, J.; Davidson, P.; Young, J.; Bellemore, F.; Epstein, R., 2013. Communication at the end-of-life: An rct of a nurse-delivered intervention incorporating a QPL for advanced cancer patients and caregivers. In: Psycho-oncology. pp. 4-5.</w:t>
      </w:r>
    </w:p>
    <w:p w14:paraId="45018D49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Walczak, A.B., Phyllis N.; Clayton, Josephine M.; Tattersall, Martin H. N.; Davidson, Patricia M.; Young, Jane; Epstein, Ronald M., 2014. Discussing prognosis and end-of-life care in the final year of life: a randomised controlled trial of a nurse-led communication support programme for patients and caregivers. BMJ open 4 (6), e005745.</w:t>
      </w:r>
    </w:p>
    <w:p w14:paraId="464A92C5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Wells, M., Donnan, P.T., Sharp, L., Ackland, C., Fletcher, J., Dewar, J.A., 2008. A study to evaluate nurse-led on-treatment review for patients undergoing radiotherapy for head and neck cancer. Journal of Clinical Nursing 17 (11), 1428-1439 1412p.</w:t>
      </w:r>
    </w:p>
    <w:p w14:paraId="166AFC10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Wells, M., Harrow, A., Donnan, P., Davey, P., Devereux, S., Little, G., McKenna, E., Wood, R., Chen, R., Thompson, A., 2004. Patient, carer and health service outcomes of nurse-led early discharge after breast cancer surgery: a randomised controlled trial. In: British journal of cancer. pp. 651-658.</w:t>
      </w:r>
    </w:p>
    <w:p w14:paraId="72A2B4CA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Wheelock, A.E., Bock, M.A., Martin, E.L., Hwang, J., Ernest, M.L., Rugo, H.S., Esserman, L.J., Melisko, M.E., 2015. SIS.NET: a randomized controlled trial evaluating a web-based system for symptom management after treatment of breast cancer. Cancer 121 (6), 893-899.</w:t>
      </w:r>
    </w:p>
    <w:p w14:paraId="45F546A7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Williamson, S.B., K.; Martin-Hirsch, P.; Patrick, K.; Anne, T.; Sutton, C., 2015. Comparing hospital and telephone follow-up for women treated for endometrial cancer (ENDCAT trial). In: European journal of cancer. pp. S251.</w:t>
      </w:r>
    </w:p>
    <w:p w14:paraId="480988B4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lastRenderedPageBreak/>
        <w:t>Young, J.M.B., P. N.; Walsh, J.; Durcinoska, I.; Dobbins, T. A.; Rodwell, L.; Harrison, J. D.; White, K.; Gilmore, A.; Hodge, B.; Hicks, H.; Smith, S.; O'Connor, G.; Byrne, C. M.; Meagher, A. P.; Jancewicz, S.; Sutherland, A.; Ctercteko, G.; Pathma-Nathan, N.; Curtin, A.; Townend, D.; Abraham, N. S.; Longfield, G.; Rangiah, D.; Young, C. J.; Eyers, A.; Lee, P.; Fisher, D.; Solomon, M. J., 2013. Multicenter randomized trial of centralized nurse-led telephone-based care coordination to improve outcomes after surgical resection for colorectal cancer: the CONNECT intervention. In: Journal of clinical oncology : official journal of the American Society of Clinical Oncology. pp. 3585-3591.</w:t>
      </w:r>
    </w:p>
    <w:p w14:paraId="6E955AD7" w14:textId="77777777" w:rsidR="00C22244" w:rsidRPr="00C22244" w:rsidRDefault="00C22244" w:rsidP="00C22244">
      <w:pPr>
        <w:pStyle w:val="EndNoteBibliography"/>
        <w:ind w:left="720" w:hanging="720"/>
        <w:rPr>
          <w:noProof/>
        </w:rPr>
      </w:pPr>
      <w:r w:rsidRPr="00C22244">
        <w:rPr>
          <w:noProof/>
        </w:rPr>
        <w:t>Yount, S.E.R., N.; Bass, M.; Beaumont, J. L.; Pach, D.; Lad, T.; Patel, J.; Corona, M.; Weiland, R.; Ciello, K.; Cella, D., 2014. A randomized trial of weekly symptom telemonitoring in advanced lung cancer. In: Journal of pain and symptom management. pp. 973-989.</w:t>
      </w:r>
    </w:p>
    <w:p w14:paraId="4A1C30A1" w14:textId="7407E97D" w:rsidR="00325D2B" w:rsidRPr="001233BD" w:rsidRDefault="00B550DA">
      <w:pPr>
        <w:rPr>
          <w:rFonts w:asciiTheme="majorHAnsi" w:hAnsiTheme="majorHAnsi"/>
          <w:b/>
        </w:rPr>
      </w:pPr>
      <w:r w:rsidRPr="00B86DEC">
        <w:rPr>
          <w:rFonts w:asciiTheme="majorHAnsi" w:hAnsiTheme="majorHAnsi"/>
          <w:b/>
          <w:sz w:val="22"/>
        </w:rPr>
        <w:fldChar w:fldCharType="end"/>
      </w:r>
    </w:p>
    <w:sectPr w:rsidR="00325D2B" w:rsidRPr="001233BD" w:rsidSect="001233BD">
      <w:footerReference w:type="even" r:id="rId6"/>
      <w:footerReference w:type="default" r:id="rId7"/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7977DD4" w14:textId="77777777" w:rsidR="00525D68" w:rsidRDefault="00525D68" w:rsidP="00CD0E79">
      <w:r>
        <w:separator/>
      </w:r>
    </w:p>
  </w:endnote>
  <w:endnote w:type="continuationSeparator" w:id="0">
    <w:p w14:paraId="34AD6C4F" w14:textId="77777777" w:rsidR="00525D68" w:rsidRDefault="00525D68" w:rsidP="00CD0E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A1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A1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A1"/>
    <w:family w:val="swiss"/>
    <w:pitch w:val="variable"/>
    <w:sig w:usb0="E00002FF" w:usb1="4000ACFF" w:usb2="00000001" w:usb3="00000000" w:csb0="0000019F" w:csb1="00000000"/>
  </w:font>
  <w:font w:name="Adv OT 86318 0fb+fb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A580F0" w14:textId="77777777" w:rsidR="00871711" w:rsidRDefault="00871711" w:rsidP="0022090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4503575" w14:textId="77777777" w:rsidR="00871711" w:rsidRDefault="00871711" w:rsidP="00CD0E79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B71E9C" w14:textId="77777777" w:rsidR="00871711" w:rsidRPr="00CD0E79" w:rsidRDefault="00871711" w:rsidP="0022090A">
    <w:pPr>
      <w:pStyle w:val="Footer"/>
      <w:framePr w:wrap="around" w:vAnchor="text" w:hAnchor="margin" w:xAlign="right" w:y="1"/>
      <w:rPr>
        <w:rStyle w:val="PageNumber"/>
        <w:rFonts w:asciiTheme="majorHAnsi" w:hAnsiTheme="majorHAnsi"/>
        <w:sz w:val="20"/>
      </w:rPr>
    </w:pPr>
    <w:r w:rsidRPr="00CD0E79">
      <w:rPr>
        <w:rStyle w:val="PageNumber"/>
        <w:rFonts w:asciiTheme="majorHAnsi" w:hAnsiTheme="majorHAnsi"/>
        <w:sz w:val="20"/>
      </w:rPr>
      <w:fldChar w:fldCharType="begin"/>
    </w:r>
    <w:r w:rsidRPr="00CD0E79">
      <w:rPr>
        <w:rStyle w:val="PageNumber"/>
        <w:rFonts w:asciiTheme="majorHAnsi" w:hAnsiTheme="majorHAnsi"/>
        <w:sz w:val="20"/>
      </w:rPr>
      <w:instrText xml:space="preserve">PAGE  </w:instrText>
    </w:r>
    <w:r w:rsidRPr="00CD0E79">
      <w:rPr>
        <w:rStyle w:val="PageNumber"/>
        <w:rFonts w:asciiTheme="majorHAnsi" w:hAnsiTheme="majorHAnsi"/>
        <w:sz w:val="20"/>
      </w:rPr>
      <w:fldChar w:fldCharType="separate"/>
    </w:r>
    <w:r w:rsidR="00894CAB">
      <w:rPr>
        <w:rStyle w:val="PageNumber"/>
        <w:rFonts w:asciiTheme="majorHAnsi" w:hAnsiTheme="majorHAnsi"/>
        <w:noProof/>
        <w:sz w:val="20"/>
      </w:rPr>
      <w:t>1</w:t>
    </w:r>
    <w:r w:rsidRPr="00CD0E79">
      <w:rPr>
        <w:rStyle w:val="PageNumber"/>
        <w:rFonts w:asciiTheme="majorHAnsi" w:hAnsiTheme="majorHAnsi"/>
        <w:sz w:val="20"/>
      </w:rPr>
      <w:fldChar w:fldCharType="end"/>
    </w:r>
  </w:p>
  <w:p w14:paraId="5A1DFE1E" w14:textId="77777777" w:rsidR="00871711" w:rsidRDefault="00871711" w:rsidP="00CD0E7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819D88" w14:textId="77777777" w:rsidR="00525D68" w:rsidRDefault="00525D68" w:rsidP="00CD0E79">
      <w:r>
        <w:separator/>
      </w:r>
    </w:p>
  </w:footnote>
  <w:footnote w:type="continuationSeparator" w:id="0">
    <w:p w14:paraId="4E5E4DA2" w14:textId="77777777" w:rsidR="00525D68" w:rsidRDefault="00525D68" w:rsidP="00CD0E7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Nursing Studie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p9xadpcwzwzqet95bvw2rlzar5z9rwr2zw&quot;&gt;EONS_MERGED_19 May 2016&lt;record-ids&gt;&lt;item&gt;558&lt;/item&gt;&lt;item&gt;12267&lt;/item&gt;&lt;item&gt;12468&lt;/item&gt;&lt;item&gt;13089&lt;/item&gt;&lt;item&gt;13192&lt;/item&gt;&lt;item&gt;14874&lt;/item&gt;&lt;item&gt;17011&lt;/item&gt;&lt;item&gt;23099&lt;/item&gt;&lt;item&gt;23574&lt;/item&gt;&lt;item&gt;23739&lt;/item&gt;&lt;item&gt;23914&lt;/item&gt;&lt;item&gt;25345&lt;/item&gt;&lt;item&gt;26022&lt;/item&gt;&lt;item&gt;26026&lt;/item&gt;&lt;item&gt;26227&lt;/item&gt;&lt;item&gt;26304&lt;/item&gt;&lt;item&gt;26306&lt;/item&gt;&lt;item&gt;26323&lt;/item&gt;&lt;item&gt;26489&lt;/item&gt;&lt;item&gt;26594&lt;/item&gt;&lt;item&gt;26634&lt;/item&gt;&lt;item&gt;26639&lt;/item&gt;&lt;item&gt;26651&lt;/item&gt;&lt;item&gt;26658&lt;/item&gt;&lt;item&gt;26686&lt;/item&gt;&lt;item&gt;26688&lt;/item&gt;&lt;item&gt;27430&lt;/item&gt;&lt;item&gt;27454&lt;/item&gt;&lt;item&gt;27898&lt;/item&gt;&lt;item&gt;27899&lt;/item&gt;&lt;item&gt;27900&lt;/item&gt;&lt;item&gt;27901&lt;/item&gt;&lt;item&gt;27902&lt;/item&gt;&lt;item&gt;27962&lt;/item&gt;&lt;/record-ids&gt;&lt;/item&gt;&lt;/Libraries&gt;"/>
  </w:docVars>
  <w:rsids>
    <w:rsidRoot w:val="001233BD"/>
    <w:rsid w:val="00002A2A"/>
    <w:rsid w:val="00010595"/>
    <w:rsid w:val="00035027"/>
    <w:rsid w:val="0004114A"/>
    <w:rsid w:val="00070EF8"/>
    <w:rsid w:val="001161FB"/>
    <w:rsid w:val="001233BD"/>
    <w:rsid w:val="0012352C"/>
    <w:rsid w:val="001254D8"/>
    <w:rsid w:val="00146843"/>
    <w:rsid w:val="00157AE2"/>
    <w:rsid w:val="00165F3A"/>
    <w:rsid w:val="001662A9"/>
    <w:rsid w:val="00172916"/>
    <w:rsid w:val="00180A75"/>
    <w:rsid w:val="00193446"/>
    <w:rsid w:val="00194FC6"/>
    <w:rsid w:val="001A38D6"/>
    <w:rsid w:val="001B0850"/>
    <w:rsid w:val="001C3C19"/>
    <w:rsid w:val="001C48F1"/>
    <w:rsid w:val="001D083F"/>
    <w:rsid w:val="001D4317"/>
    <w:rsid w:val="001F7174"/>
    <w:rsid w:val="0020182E"/>
    <w:rsid w:val="00214981"/>
    <w:rsid w:val="0022090A"/>
    <w:rsid w:val="002212F6"/>
    <w:rsid w:val="002255A9"/>
    <w:rsid w:val="00254F87"/>
    <w:rsid w:val="0026018B"/>
    <w:rsid w:val="00263D87"/>
    <w:rsid w:val="00264478"/>
    <w:rsid w:val="0026477B"/>
    <w:rsid w:val="0027522F"/>
    <w:rsid w:val="00275998"/>
    <w:rsid w:val="002911C1"/>
    <w:rsid w:val="00293814"/>
    <w:rsid w:val="002A36B0"/>
    <w:rsid w:val="002B19F3"/>
    <w:rsid w:val="002D67A6"/>
    <w:rsid w:val="002F1761"/>
    <w:rsid w:val="00304658"/>
    <w:rsid w:val="00312ACF"/>
    <w:rsid w:val="00313BD2"/>
    <w:rsid w:val="00325D2B"/>
    <w:rsid w:val="00332785"/>
    <w:rsid w:val="00336431"/>
    <w:rsid w:val="00370D33"/>
    <w:rsid w:val="0038413D"/>
    <w:rsid w:val="0039624B"/>
    <w:rsid w:val="003A5F23"/>
    <w:rsid w:val="003A63BF"/>
    <w:rsid w:val="003D47BB"/>
    <w:rsid w:val="0041408E"/>
    <w:rsid w:val="00424058"/>
    <w:rsid w:val="00433858"/>
    <w:rsid w:val="0043708A"/>
    <w:rsid w:val="004408F1"/>
    <w:rsid w:val="00441DE2"/>
    <w:rsid w:val="00442871"/>
    <w:rsid w:val="00443FD2"/>
    <w:rsid w:val="004518ED"/>
    <w:rsid w:val="004822C1"/>
    <w:rsid w:val="004C0BB3"/>
    <w:rsid w:val="004C5346"/>
    <w:rsid w:val="004D1ED1"/>
    <w:rsid w:val="004F387B"/>
    <w:rsid w:val="004F4770"/>
    <w:rsid w:val="00500CB9"/>
    <w:rsid w:val="005010D2"/>
    <w:rsid w:val="005115A7"/>
    <w:rsid w:val="00514276"/>
    <w:rsid w:val="00514A6B"/>
    <w:rsid w:val="00517293"/>
    <w:rsid w:val="00524B22"/>
    <w:rsid w:val="00525D68"/>
    <w:rsid w:val="005455C8"/>
    <w:rsid w:val="005526ED"/>
    <w:rsid w:val="00553DAA"/>
    <w:rsid w:val="005640EA"/>
    <w:rsid w:val="00564AF1"/>
    <w:rsid w:val="00595E34"/>
    <w:rsid w:val="005E267A"/>
    <w:rsid w:val="005F01BA"/>
    <w:rsid w:val="00601AE3"/>
    <w:rsid w:val="006022A5"/>
    <w:rsid w:val="00613DBD"/>
    <w:rsid w:val="0061799E"/>
    <w:rsid w:val="006222C9"/>
    <w:rsid w:val="006308D7"/>
    <w:rsid w:val="00634CF5"/>
    <w:rsid w:val="006535E7"/>
    <w:rsid w:val="00653F35"/>
    <w:rsid w:val="00666C37"/>
    <w:rsid w:val="00673E2A"/>
    <w:rsid w:val="00680D2E"/>
    <w:rsid w:val="00690787"/>
    <w:rsid w:val="006A5B5B"/>
    <w:rsid w:val="006D6FEA"/>
    <w:rsid w:val="00704139"/>
    <w:rsid w:val="00712BD4"/>
    <w:rsid w:val="00714DC0"/>
    <w:rsid w:val="00720807"/>
    <w:rsid w:val="00727E3F"/>
    <w:rsid w:val="00737848"/>
    <w:rsid w:val="00737C90"/>
    <w:rsid w:val="00752787"/>
    <w:rsid w:val="00755040"/>
    <w:rsid w:val="0076152C"/>
    <w:rsid w:val="00761779"/>
    <w:rsid w:val="00774D28"/>
    <w:rsid w:val="00793E00"/>
    <w:rsid w:val="007B53BB"/>
    <w:rsid w:val="007C7C3E"/>
    <w:rsid w:val="007E79DD"/>
    <w:rsid w:val="00805283"/>
    <w:rsid w:val="00810CC0"/>
    <w:rsid w:val="00811973"/>
    <w:rsid w:val="0081599D"/>
    <w:rsid w:val="008263C9"/>
    <w:rsid w:val="0082651A"/>
    <w:rsid w:val="00835AE4"/>
    <w:rsid w:val="008420EF"/>
    <w:rsid w:val="00851F54"/>
    <w:rsid w:val="00861444"/>
    <w:rsid w:val="00871711"/>
    <w:rsid w:val="00872FC4"/>
    <w:rsid w:val="00894CAB"/>
    <w:rsid w:val="00897694"/>
    <w:rsid w:val="008A7389"/>
    <w:rsid w:val="008B047B"/>
    <w:rsid w:val="008B5726"/>
    <w:rsid w:val="008C236B"/>
    <w:rsid w:val="008C3008"/>
    <w:rsid w:val="008D57DA"/>
    <w:rsid w:val="008F34A8"/>
    <w:rsid w:val="00914AED"/>
    <w:rsid w:val="00932987"/>
    <w:rsid w:val="00935CE9"/>
    <w:rsid w:val="00942359"/>
    <w:rsid w:val="00950D0D"/>
    <w:rsid w:val="00960D38"/>
    <w:rsid w:val="00970321"/>
    <w:rsid w:val="0097103D"/>
    <w:rsid w:val="00974B44"/>
    <w:rsid w:val="00981F1D"/>
    <w:rsid w:val="009956BB"/>
    <w:rsid w:val="009A3987"/>
    <w:rsid w:val="009D297C"/>
    <w:rsid w:val="009D42CA"/>
    <w:rsid w:val="009F57D0"/>
    <w:rsid w:val="009F63A2"/>
    <w:rsid w:val="00A353C6"/>
    <w:rsid w:val="00A373BA"/>
    <w:rsid w:val="00A44DB4"/>
    <w:rsid w:val="00A4525E"/>
    <w:rsid w:val="00A53443"/>
    <w:rsid w:val="00A710D6"/>
    <w:rsid w:val="00A85D30"/>
    <w:rsid w:val="00A96CE5"/>
    <w:rsid w:val="00AA232E"/>
    <w:rsid w:val="00AE5493"/>
    <w:rsid w:val="00AF4455"/>
    <w:rsid w:val="00B02CE8"/>
    <w:rsid w:val="00B06B48"/>
    <w:rsid w:val="00B07930"/>
    <w:rsid w:val="00B2037A"/>
    <w:rsid w:val="00B2259A"/>
    <w:rsid w:val="00B30EA7"/>
    <w:rsid w:val="00B40ED4"/>
    <w:rsid w:val="00B550DA"/>
    <w:rsid w:val="00B7077C"/>
    <w:rsid w:val="00B81E95"/>
    <w:rsid w:val="00B86DEC"/>
    <w:rsid w:val="00B9209E"/>
    <w:rsid w:val="00B94452"/>
    <w:rsid w:val="00BA6C1B"/>
    <w:rsid w:val="00BC0F0D"/>
    <w:rsid w:val="00BC2C84"/>
    <w:rsid w:val="00BC713D"/>
    <w:rsid w:val="00BD3D71"/>
    <w:rsid w:val="00BE68F1"/>
    <w:rsid w:val="00BF1B75"/>
    <w:rsid w:val="00C00D03"/>
    <w:rsid w:val="00C0593C"/>
    <w:rsid w:val="00C22244"/>
    <w:rsid w:val="00C27C83"/>
    <w:rsid w:val="00C34762"/>
    <w:rsid w:val="00C36D1C"/>
    <w:rsid w:val="00C37632"/>
    <w:rsid w:val="00C47A02"/>
    <w:rsid w:val="00C54A3A"/>
    <w:rsid w:val="00C70941"/>
    <w:rsid w:val="00C7383A"/>
    <w:rsid w:val="00C8307F"/>
    <w:rsid w:val="00C94A72"/>
    <w:rsid w:val="00CB6186"/>
    <w:rsid w:val="00CD0E79"/>
    <w:rsid w:val="00CE0A38"/>
    <w:rsid w:val="00CE5E41"/>
    <w:rsid w:val="00D12108"/>
    <w:rsid w:val="00D16EBB"/>
    <w:rsid w:val="00D30DAF"/>
    <w:rsid w:val="00D33C19"/>
    <w:rsid w:val="00D35778"/>
    <w:rsid w:val="00D45CC8"/>
    <w:rsid w:val="00D46939"/>
    <w:rsid w:val="00D51704"/>
    <w:rsid w:val="00D54C62"/>
    <w:rsid w:val="00D665D7"/>
    <w:rsid w:val="00D676D4"/>
    <w:rsid w:val="00D75EA0"/>
    <w:rsid w:val="00D80564"/>
    <w:rsid w:val="00D81630"/>
    <w:rsid w:val="00D9336B"/>
    <w:rsid w:val="00DB0EF5"/>
    <w:rsid w:val="00DB1B66"/>
    <w:rsid w:val="00DC6713"/>
    <w:rsid w:val="00DD6849"/>
    <w:rsid w:val="00DE1D1B"/>
    <w:rsid w:val="00DE376C"/>
    <w:rsid w:val="00DE6466"/>
    <w:rsid w:val="00E07DF6"/>
    <w:rsid w:val="00E108C0"/>
    <w:rsid w:val="00E15DB0"/>
    <w:rsid w:val="00E227FC"/>
    <w:rsid w:val="00E3520B"/>
    <w:rsid w:val="00E354D6"/>
    <w:rsid w:val="00E40272"/>
    <w:rsid w:val="00E4081F"/>
    <w:rsid w:val="00E47ADA"/>
    <w:rsid w:val="00E520B4"/>
    <w:rsid w:val="00E635BD"/>
    <w:rsid w:val="00EA1E11"/>
    <w:rsid w:val="00EB2992"/>
    <w:rsid w:val="00EB6D63"/>
    <w:rsid w:val="00EC07A0"/>
    <w:rsid w:val="00EF4082"/>
    <w:rsid w:val="00EF5B28"/>
    <w:rsid w:val="00F02938"/>
    <w:rsid w:val="00F11A81"/>
    <w:rsid w:val="00F23D9E"/>
    <w:rsid w:val="00F32EEB"/>
    <w:rsid w:val="00F3314C"/>
    <w:rsid w:val="00F378B8"/>
    <w:rsid w:val="00F43CB7"/>
    <w:rsid w:val="00F5035F"/>
    <w:rsid w:val="00F57145"/>
    <w:rsid w:val="00FA718C"/>
    <w:rsid w:val="00FD4AFB"/>
    <w:rsid w:val="00FD5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97F685B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CD0E7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D0E79"/>
  </w:style>
  <w:style w:type="character" w:styleId="PageNumber">
    <w:name w:val="page number"/>
    <w:basedOn w:val="DefaultParagraphFont"/>
    <w:uiPriority w:val="99"/>
    <w:semiHidden/>
    <w:unhideWhenUsed/>
    <w:rsid w:val="00CD0E79"/>
  </w:style>
  <w:style w:type="paragraph" w:styleId="Header">
    <w:name w:val="header"/>
    <w:basedOn w:val="Normal"/>
    <w:link w:val="HeaderChar"/>
    <w:uiPriority w:val="99"/>
    <w:unhideWhenUsed/>
    <w:rsid w:val="00CD0E7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D0E79"/>
  </w:style>
  <w:style w:type="paragraph" w:customStyle="1" w:styleId="EndNoteBibliographyTitle">
    <w:name w:val="EndNote Bibliography Title"/>
    <w:basedOn w:val="Normal"/>
    <w:rsid w:val="00B550DA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B550DA"/>
    <w:rPr>
      <w:rFonts w:ascii="Cambria" w:hAnsi="Cambria"/>
    </w:rPr>
  </w:style>
  <w:style w:type="paragraph" w:customStyle="1" w:styleId="Default">
    <w:name w:val="Default"/>
    <w:rsid w:val="00E3520B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869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5284</Words>
  <Characters>28537</Characters>
  <Application>Microsoft Office Word</Application>
  <DocSecurity>0</DocSecurity>
  <Lines>237</Lines>
  <Paragraphs>6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PCampbell</Company>
  <LinksUpToDate>false</LinksUpToDate>
  <CharactersWithSpaces>337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ine Campbell</dc:creator>
  <cp:lastModifiedBy>Andreas Charalambous</cp:lastModifiedBy>
  <cp:revision>2</cp:revision>
  <dcterms:created xsi:type="dcterms:W3CDTF">2017-12-28T11:52:00Z</dcterms:created>
  <dcterms:modified xsi:type="dcterms:W3CDTF">2017-12-28T11:52:00Z</dcterms:modified>
</cp:coreProperties>
</file>